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Patrik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r w:rsidRPr="00A05D2D">
        <w:rPr>
          <w:rFonts w:ascii="TimesNewRomanPSMT" w:hAnsi="TimesNewRomanPSMT"/>
          <w:noProof w:val="0"/>
          <w:color w:val="000000"/>
          <w:sz w:val="20"/>
          <w:szCs w:val="20"/>
        </w:rPr>
        <w:t>Obuda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E123EA"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yperlink"/>
            <w:rFonts w:ascii="TimesNewRomanPSMT" w:hAnsi="TimesNewRomanPSMT"/>
            <w:noProof w:val="0"/>
            <w:sz w:val="20"/>
            <w:szCs w:val="20"/>
          </w:rPr>
          <w:t>sba.andras.toth@gmail.com</w:t>
        </w:r>
      </w:hyperlink>
    </w:p>
    <w:p w14:paraId="51715C63" w14:textId="311E1F86" w:rsidR="00A05D2D" w:rsidRDefault="00E123EA"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yperlink"/>
            <w:rFonts w:ascii="TimesNewRomanPSMT" w:hAnsi="TimesNewRomanPSMT"/>
            <w:noProof w:val="0"/>
            <w:sz w:val="20"/>
            <w:szCs w:val="20"/>
          </w:rPr>
          <w:t>patrikthetoth@gmail.com</w:t>
        </w:r>
      </w:hyperlink>
    </w:p>
    <w:p w14:paraId="633696A5" w14:textId="74A6513A" w:rsidR="00A05D2D" w:rsidRDefault="00E123EA"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yperlink"/>
            <w:rFonts w:ascii="TimesNewRomanPSMT" w:hAnsi="TimesNewRomanPSMT"/>
            <w:noProof w:val="0"/>
            <w:sz w:val="20"/>
            <w:szCs w:val="20"/>
          </w:rPr>
          <w:t>villam983@gmail.com</w:t>
        </w:r>
      </w:hyperlink>
    </w:p>
    <w:p w14:paraId="5DEF7EAA" w14:textId="0D3B04E3" w:rsidR="00A05D2D" w:rsidRDefault="00E123EA"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yperlink"/>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2C7F25">
      <w:pPr>
        <w:pStyle w:val="Keywords"/>
        <w:spacing w:after="80"/>
        <w:ind w:firstLine="272"/>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2C7F25">
      <w:pPr>
        <w:pStyle w:val="Keywords"/>
        <w:spacing w:after="80"/>
        <w:ind w:firstLine="272"/>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2C7F25">
      <w:pPr>
        <w:pStyle w:val="Keywords"/>
        <w:spacing w:after="80"/>
        <w:ind w:firstLine="272"/>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2C7F25">
      <w:pPr>
        <w:pStyle w:val="Keywords"/>
        <w:spacing w:after="80"/>
        <w:ind w:firstLine="272"/>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2C7F25">
      <w:pPr>
        <w:pStyle w:val="Keywords"/>
        <w:spacing w:after="80"/>
        <w:ind w:firstLine="272"/>
        <w:rPr>
          <w:iCs/>
        </w:rPr>
      </w:pPr>
      <w:r>
        <w:rPr>
          <w:iCs/>
        </w:rPr>
        <w:t>In conclusion, our result indicate that the 512-dimensional solution had higher sensitivity and the effect of emotional content on facial detection must be considered in later studies.</w:t>
      </w:r>
    </w:p>
    <w:p w14:paraId="59C9208B" w14:textId="03CBD1DA" w:rsidR="009251D8" w:rsidRPr="004D72B5" w:rsidRDefault="009251D8" w:rsidP="002C7F25">
      <w:pPr>
        <w:pStyle w:val="Keywords"/>
        <w:spacing w:after="80"/>
        <w:ind w:firstLine="272"/>
      </w:pPr>
      <w:r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t>,</w:t>
      </w:r>
      <w:r w:rsidRPr="004D72B5">
        <w:t xml:space="preserve"> </w:t>
      </w:r>
      <w:r w:rsidR="00541A4C">
        <w:t>neural network</w:t>
      </w:r>
      <w:r w:rsidR="00EC57D0">
        <w:t>, smart mirror</w:t>
      </w:r>
    </w:p>
    <w:p w14:paraId="13F248A5" w14:textId="3D3E471A" w:rsidR="009251D8" w:rsidRPr="00D632BE" w:rsidRDefault="004321A5" w:rsidP="009251D8">
      <w:pPr>
        <w:pStyle w:val="Heading1"/>
      </w:pPr>
      <w:r>
        <mc:AlternateContent>
          <mc:Choice Requires="wps">
            <w:drawing>
              <wp:anchor distT="45720" distB="45720" distL="114300" distR="114300" simplePos="0" relativeHeight="251658244" behindDoc="0" locked="0" layoutInCell="1" allowOverlap="1" wp14:anchorId="35DF694B" wp14:editId="0DF4CC98">
                <wp:simplePos x="0" y="0"/>
                <wp:positionH relativeFrom="margin">
                  <wp:posOffset>3325495</wp:posOffset>
                </wp:positionH>
                <wp:positionV relativeFrom="page">
                  <wp:posOffset>7207250</wp:posOffset>
                </wp:positionV>
                <wp:extent cx="3078480" cy="2613025"/>
                <wp:effectExtent l="0" t="0" r="26670" b="1587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613025"/>
                        </a:xfrm>
                        <a:prstGeom prst="rect">
                          <a:avLst/>
                        </a:prstGeom>
                        <a:solidFill>
                          <a:srgbClr val="FFFFFF"/>
                        </a:solidFill>
                        <a:ln w="9525">
                          <a:solidFill>
                            <a:srgbClr val="000000"/>
                          </a:solidFill>
                          <a:miter lim="800000"/>
                          <a:headEnd/>
                          <a:tailEnd/>
                        </a:ln>
                      </wps:spPr>
                      <wps:txbx>
                        <w:txbxContent>
                          <w:p w14:paraId="2A0916A9" w14:textId="77777777" w:rsidR="00AC21A4" w:rsidRDefault="00AC21A4" w:rsidP="00AC21A4">
                            <w:pPr>
                              <w:keepNext/>
                            </w:pPr>
                            <w:r>
                              <w:rPr>
                                <w:noProof/>
                              </w:rPr>
                              <w:drawing>
                                <wp:inline distT="0" distB="0" distL="0" distR="0" wp14:anchorId="7D43545F" wp14:editId="5020CB47">
                                  <wp:extent cx="1854200" cy="2379748"/>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83501" cy="2417353"/>
                                          </a:xfrm>
                                          <a:prstGeom prst="rect">
                                            <a:avLst/>
                                          </a:prstGeom>
                                          <a:noFill/>
                                          <a:ln>
                                            <a:noFill/>
                                          </a:ln>
                                        </pic:spPr>
                                      </pic:pic>
                                    </a:graphicData>
                                  </a:graphic>
                                </wp:inline>
                              </w:drawing>
                            </w:r>
                          </w:p>
                          <w:p w14:paraId="39B7119C" w14:textId="1351BF26" w:rsidR="00AC21A4" w:rsidRPr="001C1DAE" w:rsidRDefault="001C1DAE" w:rsidP="00AC21A4">
                            <w:pPr>
                              <w:pStyle w:val="Caption"/>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F694B" id="_x0000_t202" coordsize="21600,21600" o:spt="202" path="m,l,21600r21600,l21600,xe">
                <v:stroke joinstyle="miter"/>
                <v:path gradientshapeok="t" o:connecttype="rect"/>
              </v:shapetype>
              <v:shape id="Szövegdoboz 2" o:spid="_x0000_s1026" type="#_x0000_t202" style="position:absolute;left:0;text-align:left;margin-left:261.85pt;margin-top:567.5pt;width:242.4pt;height:205.7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iPLAIAAEkEAAAOAAAAZHJzL2Uyb0RvYy54bWysVF1u2zAMfh+wOwh6X+ykSZsacYouXYYB&#10;3Q+Q7QCyLNvCZFGTlNjJwXaBXWyU7GbZD/YwzA8CKVIfyY+kV3d9q8hBWCdB53Q6SSkRmkMpdZ3T&#10;Tx+3L5aUOM90yRRokdOjcPRu/fzZqjOZmEEDqhSWIIh2WWdy2nhvsiRxvBEtcxMwQqOxAtsyj6qt&#10;k9KyDtFblczS9DrpwJbGAhfO4e3DYKTriF9Vgvv3VeWEJyqnmJuPp41nEc5kvWJZbZlpJB/TYP+Q&#10;RcukxqBnqAfmGdlb+RtUK7kFB5WfcGgTqCrJRawBq5mmv1Sza5gRsRYkx5kzTe7/wfJ3hw+WyDKn&#10;t5Ro1mKLdqdvXw+iLqGAE5kFhjrjMnTcGXT1/UvosdOxWmcegX92RMOmYboW99ZC1whWYobT8DK5&#10;eDrguABSdG+hxFBs7yEC9ZVtA31ICEF07NTx3B3Re8Lx8iq9Wc6XaOJom11Pr9LZIsZg2dNzY51/&#10;LaAlQcipxfZHeHZ4dD6kw7InlxDNgZLlVioVFVsXG2XJgeGobOM3ov/kpjTpkKwFxv47RBq/P0G0&#10;0uPMK9nmdHl2Ylng7ZUu40R6JtUgY8pKj0QG7gYWfV/0Y2MKKI9IqYVhtnEXUWjAnijpcK5z6r7s&#10;mRWUqDca23I7nc/DIkRlvriZoWIvLcWlhWmOUDn1lAzixsflCaVruMf2VTISG/o8ZDLmivMa+R53&#10;KyzEpR69fvwB1t8BAAD//wMAUEsDBBQABgAIAAAAIQBjzDLk4wAAAA4BAAAPAAAAZHJzL2Rvd25y&#10;ZXYueG1sTI/NTsMwEITvSLyDtUhcELXb1GkIcSqEBIIbtBVc3dhNIvwTbDcNb8/2BLcdzafZmWo9&#10;WUNGHWLvnYD5jAHRrvGqd62A3fbptgASk3RKGu+0gB8dYV1fXlSyVP7k3vW4SS3BEBdLKaBLaSgp&#10;jU2nrYwzP2iH3sEHKxPK0FIV5AnDraELxnJqZe/wQycH/djp5mtztAKK5cv4GV+zt48mP5i7dLMa&#10;n7+DENdX08M9kKSn9AfDuT5Whxo77f3RqUiMAL7IVoiiMc84rjojjBUcyB4vvsw50Lqi/2fUvwAA&#10;AP//AwBQSwECLQAUAAYACAAAACEAtoM4kv4AAADhAQAAEwAAAAAAAAAAAAAAAAAAAAAAW0NvbnRl&#10;bnRfVHlwZXNdLnhtbFBLAQItABQABgAIAAAAIQA4/SH/1gAAAJQBAAALAAAAAAAAAAAAAAAAAC8B&#10;AABfcmVscy8ucmVsc1BLAQItABQABgAIAAAAIQChciiPLAIAAEkEAAAOAAAAAAAAAAAAAAAAAC4C&#10;AABkcnMvZTJvRG9jLnhtbFBLAQItABQABgAIAAAAIQBjzDLk4wAAAA4BAAAPAAAAAAAAAAAAAAAA&#10;AIYEAABkcnMvZG93bnJldi54bWxQSwUGAAAAAAQABADzAAAAlgUAAAAA&#10;">
                <v:textbox>
                  <w:txbxContent>
                    <w:p w14:paraId="2A0916A9" w14:textId="77777777" w:rsidR="00AC21A4" w:rsidRDefault="00AC21A4" w:rsidP="00AC21A4">
                      <w:pPr>
                        <w:keepNext/>
                      </w:pPr>
                      <w:r>
                        <w:rPr>
                          <w:noProof/>
                        </w:rPr>
                        <w:drawing>
                          <wp:inline distT="0" distB="0" distL="0" distR="0" wp14:anchorId="7D43545F" wp14:editId="5020CB47">
                            <wp:extent cx="1854200" cy="2379748"/>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83501" cy="2417353"/>
                                    </a:xfrm>
                                    <a:prstGeom prst="rect">
                                      <a:avLst/>
                                    </a:prstGeom>
                                    <a:noFill/>
                                    <a:ln>
                                      <a:noFill/>
                                    </a:ln>
                                  </pic:spPr>
                                </pic:pic>
                              </a:graphicData>
                            </a:graphic>
                          </wp:inline>
                        </w:drawing>
                      </w:r>
                    </w:p>
                    <w:p w14:paraId="39B7119C" w14:textId="1351BF26" w:rsidR="00AC21A4" w:rsidRPr="001C1DAE" w:rsidRDefault="001C1DAE" w:rsidP="00AC21A4">
                      <w:pPr>
                        <w:pStyle w:val="Caption"/>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p>
                  </w:txbxContent>
                </v:textbox>
                <w10:wrap type="topAndBottom" anchorx="margin" anchory="page"/>
              </v:shape>
            </w:pict>
          </mc:Fallback>
        </mc:AlternateContent>
      </w:r>
      <w:r w:rsidR="009251D8" w:rsidRPr="00D632BE">
        <w:t>Introduction</w:t>
      </w:r>
    </w:p>
    <w:p w14:paraId="7F6D086F" w14:textId="63FC3C6F" w:rsidR="00E75C4E" w:rsidRDefault="00152619" w:rsidP="00E75C4E">
      <w:pPr>
        <w:ind w:firstLine="289"/>
        <w:jc w:val="both"/>
        <w:rPr>
          <w:rFonts w:eastAsia="MS Mincho"/>
          <w:kern w:val="48"/>
        </w:rPr>
      </w:pPr>
      <w:r>
        <w:rPr>
          <w:rFonts w:eastAsia="MS Mincho"/>
          <w:kern w:val="48"/>
        </w:rPr>
        <w:t>Smart devices</w:t>
      </w:r>
      <w:r w:rsidR="00086936">
        <w:rPr>
          <w:rFonts w:eastAsia="MS Mincho"/>
          <w:kern w:val="48"/>
        </w:rPr>
        <w:t xml:space="preserve"> are </w:t>
      </w:r>
      <w:r w:rsidR="002D6E6A">
        <w:rPr>
          <w:rFonts w:eastAsia="MS Mincho"/>
          <w:kern w:val="48"/>
        </w:rPr>
        <w:t xml:space="preserve">part of our everyday life now. Most companies try to adapt their </w:t>
      </w:r>
      <w:r w:rsidR="00451667">
        <w:rPr>
          <w:rFonts w:eastAsia="MS Mincho"/>
          <w:kern w:val="48"/>
        </w:rPr>
        <w:t>products</w:t>
      </w:r>
      <w:r w:rsidR="00E412E7">
        <w:rPr>
          <w:rFonts w:eastAsia="MS Mincho"/>
          <w:kern w:val="48"/>
        </w:rPr>
        <w:t xml:space="preserve"> to </w:t>
      </w:r>
      <w:r w:rsidR="00C851B7">
        <w:rPr>
          <w:rFonts w:eastAsia="MS Mincho"/>
          <w:kern w:val="48"/>
        </w:rPr>
        <w:t>fit their customers as best as possible.</w:t>
      </w:r>
      <w:r w:rsidR="00E75C4E">
        <w:rPr>
          <w:rFonts w:eastAsia="MS Mincho"/>
          <w:kern w:val="48"/>
        </w:rPr>
        <w:t xml:space="preserve"> The team’s vision </w:t>
      </w:r>
      <w:r w:rsidR="00904460">
        <w:rPr>
          <w:rFonts w:eastAsia="MS Mincho"/>
          <w:kern w:val="48"/>
        </w:rPr>
        <w:t xml:space="preserve">is </w:t>
      </w:r>
      <w:r w:rsidR="00E75C4E">
        <w:rPr>
          <w:rFonts w:eastAsia="MS Mincho"/>
          <w:kern w:val="48"/>
        </w:rPr>
        <w:t>about a smart mirror</w:t>
      </w:r>
      <w:r w:rsidR="00500BC9">
        <w:rPr>
          <w:rFonts w:eastAsia="MS Mincho"/>
          <w:kern w:val="48"/>
        </w:rPr>
        <w:t xml:space="preserve">, that utilizes </w:t>
      </w:r>
      <w:r w:rsidR="00AA0016">
        <w:rPr>
          <w:rFonts w:eastAsia="MS Mincho"/>
          <w:kern w:val="48"/>
        </w:rPr>
        <w:t>face recognition to</w:t>
      </w:r>
      <w:r w:rsidR="00B905B9">
        <w:rPr>
          <w:rFonts w:eastAsia="MS Mincho"/>
          <w:kern w:val="48"/>
        </w:rPr>
        <w:t xml:space="preserve"> </w:t>
      </w:r>
      <w:r w:rsidR="00F15A38">
        <w:rPr>
          <w:rFonts w:eastAsia="MS Mincho"/>
          <w:kern w:val="48"/>
        </w:rPr>
        <w:t xml:space="preserve">show meaningful information to it’s users while they perform </w:t>
      </w:r>
      <w:r w:rsidR="003B2568">
        <w:rPr>
          <w:rFonts w:eastAsia="MS Mincho"/>
          <w:kern w:val="48"/>
        </w:rPr>
        <w:t>menial tasks</w:t>
      </w:r>
      <w:r w:rsidR="004E1805">
        <w:rPr>
          <w:rFonts w:eastAsia="MS Mincho"/>
          <w:kern w:val="48"/>
        </w:rPr>
        <w:fldChar w:fldCharType="begin" w:fldLock="1"/>
      </w:r>
      <w:r w:rsidR="00331304">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1]","plainTextFormattedCitation":"[1]","previouslyFormattedCitation":"[1]"},"properties":{"noteIndex":0},"schema":"https://github.com/citation-style-language/schema/raw/master/csl-citation.json"}</w:instrText>
      </w:r>
      <w:r w:rsidR="004E1805">
        <w:rPr>
          <w:rFonts w:eastAsia="MS Mincho"/>
          <w:kern w:val="48"/>
        </w:rPr>
        <w:fldChar w:fldCharType="separate"/>
      </w:r>
      <w:r w:rsidR="004E1805" w:rsidRPr="004E1805">
        <w:rPr>
          <w:rFonts w:eastAsia="MS Mincho"/>
          <w:noProof/>
          <w:kern w:val="48"/>
        </w:rPr>
        <w:t>[1]</w:t>
      </w:r>
      <w:r w:rsidR="004E1805">
        <w:rPr>
          <w:rFonts w:eastAsia="MS Mincho"/>
          <w:kern w:val="48"/>
        </w:rPr>
        <w:fldChar w:fldCharType="end"/>
      </w:r>
      <w:r w:rsidR="003B2568">
        <w:rPr>
          <w:rFonts w:eastAsia="MS Mincho"/>
          <w:kern w:val="48"/>
        </w:rPr>
        <w:t>.</w:t>
      </w:r>
    </w:p>
    <w:p w14:paraId="3306FA43" w14:textId="779560C2" w:rsidR="00884181" w:rsidRPr="00D51A9A" w:rsidRDefault="00B94DCF" w:rsidP="005D06D8">
      <w:pPr>
        <w:ind w:firstLine="289"/>
        <w:jc w:val="both"/>
        <w:rPr>
          <w:rFonts w:eastAsia="MS Mincho"/>
          <w:kern w:val="48"/>
        </w:rPr>
      </w:pPr>
      <w:r>
        <w:rPr>
          <w:rFonts w:eastAsia="MS Mincho"/>
          <w:kern w:val="48"/>
        </w:rPr>
        <w:t xml:space="preserve">The </w:t>
      </w:r>
      <w:r w:rsidR="00884181" w:rsidRPr="00D51A9A">
        <w:rPr>
          <w:rFonts w:eastAsia="MS Mincho"/>
          <w:kern w:val="48"/>
        </w:rPr>
        <w:t>team's smart mirror</w:t>
      </w:r>
      <w:r>
        <w:rPr>
          <w:rFonts w:eastAsia="MS Mincho"/>
          <w:kern w:val="48"/>
        </w:rPr>
        <w:t xml:space="preserve"> project</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00884181" w:rsidRPr="00D51A9A">
        <w:rPr>
          <w:rFonts w:eastAsia="MS Mincho"/>
          <w:kern w:val="48"/>
        </w:rPr>
        <w:t xml:space="preserve"> three major components, one of these were the face recognition pipeline</w:t>
      </w:r>
      <w:r w:rsidR="00D2570D">
        <w:rPr>
          <w:rFonts w:eastAsia="MS Mincho"/>
          <w:kern w:val="48"/>
        </w:rPr>
        <w:t xml:space="preserve"> [</w:t>
      </w:r>
      <w:r w:rsidR="00424565">
        <w:rPr>
          <w:rFonts w:eastAsia="MS Mincho"/>
          <w:kern w:val="48"/>
        </w:rPr>
        <w:t>figure here</w:t>
      </w:r>
      <w:r w:rsidR="00D2570D">
        <w:rPr>
          <w:rFonts w:eastAsia="MS Mincho"/>
          <w:kern w:val="48"/>
        </w:rPr>
        <w:t>]</w:t>
      </w:r>
      <w:r w:rsidR="00884181" w:rsidRPr="00D51A9A">
        <w:rPr>
          <w:rFonts w:eastAsia="MS Mincho"/>
          <w:kern w:val="48"/>
        </w:rPr>
        <w:t>. Over the course of the project some results pointed out, that the current state of the pipeline is not sufficient, thus new technologies were ad</w:t>
      </w:r>
      <w:r w:rsidR="003D3EA3">
        <w:rPr>
          <w:rFonts w:eastAsia="MS Mincho"/>
          <w:kern w:val="48"/>
        </w:rPr>
        <w:t>o</w:t>
      </w:r>
      <w:r w:rsidR="00884181" w:rsidRPr="00D51A9A">
        <w:rPr>
          <w:rFonts w:eastAsia="MS Mincho"/>
          <w:kern w:val="48"/>
        </w:rPr>
        <w:t xml:space="preserve">pted </w:t>
      </w:r>
      <w:r w:rsidR="00B7737C">
        <w:rPr>
          <w:rFonts w:eastAsia="MS Mincho"/>
          <w:kern w:val="48"/>
        </w:rPr>
        <w:fldChar w:fldCharType="begin" w:fldLock="1"/>
      </w:r>
      <w:r w:rsidR="00331304">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2]</w:t>
      </w:r>
      <w:r w:rsidR="00B7737C">
        <w:rPr>
          <w:rFonts w:eastAsia="MS Mincho"/>
          <w:kern w:val="48"/>
        </w:rPr>
        <w:fldChar w:fldCharType="end"/>
      </w:r>
      <w:r w:rsidR="00B7737C">
        <w:rPr>
          <w:rFonts w:eastAsia="MS Mincho"/>
          <w:kern w:val="48"/>
        </w:rPr>
        <w:fldChar w:fldCharType="begin" w:fldLock="1"/>
      </w:r>
      <w:r w:rsidR="00331304">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3]","plainTextFormattedCitation":"[3]","previouslyFormattedCitation":"[3]"},"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3]</w:t>
      </w:r>
      <w:r w:rsidR="00B7737C">
        <w:rPr>
          <w:rFonts w:eastAsia="MS Mincho"/>
          <w:kern w:val="48"/>
        </w:rPr>
        <w:fldChar w:fldCharType="end"/>
      </w:r>
      <w:r w:rsidR="00B7737C">
        <w:rPr>
          <w:rFonts w:eastAsia="MS Mincho"/>
          <w:kern w:val="48"/>
        </w:rPr>
        <w:t>.</w:t>
      </w:r>
    </w:p>
    <w:p w14:paraId="2DBB9F67" w14:textId="4A24E41B" w:rsidR="00D51A9A" w:rsidRPr="00D51A9A" w:rsidRDefault="00884181" w:rsidP="007153D4">
      <w:pPr>
        <w:ind w:firstLine="289"/>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Heading1"/>
      </w:pPr>
      <w:r>
        <w:t>Methods</w:t>
      </w:r>
    </w:p>
    <w:p w14:paraId="3701CA02" w14:textId="431BD62A" w:rsidR="0046352A" w:rsidRDefault="00703567" w:rsidP="0046352A">
      <w:pPr>
        <w:pStyle w:val="Heading2"/>
      </w:pPr>
      <w:r>
        <w:t>Creating the face repository</w:t>
      </w:r>
    </w:p>
    <w:p w14:paraId="035D3FB0" w14:textId="69D8F325"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331304">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4]","plainTextFormattedCitation":"[4]","previouslyFormattedCitation":"[4]"},"properties":{"noteIndex":0},"schema":"https://github.com/citation-style-language/schema/raw/master/csl-citation.json"}</w:instrText>
      </w:r>
      <w:r w:rsidR="00B7737C">
        <w:fldChar w:fldCharType="separate"/>
      </w:r>
      <w:r w:rsidR="004E1805" w:rsidRPr="004E1805">
        <w:rPr>
          <w:noProof/>
        </w:rPr>
        <w:t>[4]</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p>
    <w:p w14:paraId="226E7A1E" w14:textId="504845D8" w:rsidR="00703567" w:rsidRDefault="00703567" w:rsidP="0008165B">
      <w:pPr>
        <w:ind w:firstLine="288"/>
        <w:jc w:val="both"/>
      </w:pPr>
      <w:r>
        <w:t>The</w:t>
      </w:r>
      <w:r w:rsidR="00BA04C9">
        <w:t>s</w:t>
      </w:r>
      <w:r>
        <w:t>e sets were created for each emotion: neutral withe the intensity between 0 and 10 %, low with the intensity between 20 and 30 % and high, with the intensity value between 50 and 60 % with 1 percent increments for all sets.</w:t>
      </w:r>
    </w:p>
    <w:p w14:paraId="427B0AF0" w14:textId="501649BA"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331304">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6]","plainTextFormattedCitation":"[6]","previouslyFormattedCitation":"[6]"},"properties":{"noteIndex":0},"schema":"https://github.com/citation-style-language/schema/raw/master/csl-citation.json"}</w:instrText>
      </w:r>
      <w:r w:rsidR="00B7737C">
        <w:fldChar w:fldCharType="separate"/>
      </w:r>
      <w:r w:rsidR="004E1805" w:rsidRPr="004E1805">
        <w:rPr>
          <w:noProof/>
        </w:rPr>
        <w:t>[6]</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73F34CF9" w:rsidR="002721E0" w:rsidRDefault="00D029D8" w:rsidP="002721E0">
      <w:pPr>
        <w:pStyle w:val="Heading2"/>
      </w:pPr>
      <w:r>
        <w:lastRenderedPageBreak/>
        <w:t>Facial Recognition pipeline</w:t>
      </w:r>
    </w:p>
    <w:p w14:paraId="1F1D56BE" w14:textId="710F695D" w:rsidR="002721E0" w:rsidRPr="00D77496" w:rsidRDefault="006130A8" w:rsidP="002721E0">
      <w:pPr>
        <w:ind w:firstLine="288"/>
        <w:jc w:val="both"/>
      </w:pPr>
      <w:r>
        <w:rPr>
          <w:noProof/>
        </w:rPr>
        <mc:AlternateContent>
          <mc:Choice Requires="wps">
            <w:drawing>
              <wp:anchor distT="45720" distB="45720" distL="114300" distR="114300" simplePos="0" relativeHeight="251658245" behindDoc="0" locked="0" layoutInCell="1" allowOverlap="1" wp14:anchorId="61FEAD87" wp14:editId="6FF4E6A7">
                <wp:simplePos x="0" y="0"/>
                <wp:positionH relativeFrom="column">
                  <wp:posOffset>5080</wp:posOffset>
                </wp:positionH>
                <wp:positionV relativeFrom="margin">
                  <wp:posOffset>542925</wp:posOffset>
                </wp:positionV>
                <wp:extent cx="3124200" cy="9229725"/>
                <wp:effectExtent l="0" t="0" r="19050" b="28575"/>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9229725"/>
                        </a:xfrm>
                        <a:prstGeom prst="rect">
                          <a:avLst/>
                        </a:prstGeom>
                        <a:solidFill>
                          <a:srgbClr val="FFFFFF"/>
                        </a:solidFill>
                        <a:ln w="9525">
                          <a:solidFill>
                            <a:srgbClr val="000000"/>
                          </a:solidFill>
                          <a:miter lim="800000"/>
                          <a:headEnd/>
                          <a:tailEnd/>
                        </a:ln>
                      </wps:spPr>
                      <wps:txbx>
                        <w:txbxContent>
                          <w:p w14:paraId="5057E946" w14:textId="7FBE0BCE" w:rsidR="00E90269" w:rsidRDefault="006130A8" w:rsidP="00E90269">
                            <w:pPr>
                              <w:keepNext/>
                            </w:pPr>
                            <w:r>
                              <w:rPr>
                                <w:noProof/>
                              </w:rPr>
                              <w:drawing>
                                <wp:inline distT="0" distB="0" distL="0" distR="0" wp14:anchorId="38D7E010" wp14:editId="7620B054">
                                  <wp:extent cx="2661919" cy="8982075"/>
                                  <wp:effectExtent l="0" t="0" r="5715" b="0"/>
                                  <wp:docPr id="5"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17930" cy="9171073"/>
                                          </a:xfrm>
                                          <a:prstGeom prst="rect">
                                            <a:avLst/>
                                          </a:prstGeom>
                                        </pic:spPr>
                                      </pic:pic>
                                    </a:graphicData>
                                  </a:graphic>
                                </wp:inline>
                              </w:drawing>
                            </w:r>
                          </w:p>
                          <w:p w14:paraId="579D0D6D" w14:textId="77777777" w:rsidR="00E90269" w:rsidRPr="00894075" w:rsidRDefault="00E90269" w:rsidP="00E90269">
                            <w:pPr>
                              <w:pStyle w:val="Caption"/>
                              <w:rPr>
                                <w:sz w:val="16"/>
                                <w:szCs w:val="16"/>
                              </w:rPr>
                            </w:pPr>
                            <w:r w:rsidRPr="00894075">
                              <w:rPr>
                                <w:sz w:val="16"/>
                                <w:szCs w:val="16"/>
                              </w:rPr>
                              <w:t>5. Figure Emotions and their int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EAD87" id="_x0000_s1027" type="#_x0000_t202" style="position:absolute;left:0;text-align:left;margin-left:.4pt;margin-top:42.75pt;width:246pt;height:726.75pt;z-index:251658245;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uiLQIAAFEEAAAOAAAAZHJzL2Uyb0RvYy54bWysVF1u2zAMfh+wOwh6X5x4ydoYcYouXYYB&#10;3Q+Q7QCyJMfCJNGTlNjJwXqBXWyUnKbZD/YwzA8CKVIfyY+kFze90WQvnVdgSzoZjSmRloNQdlvS&#10;L5/XL64p8YFZwTRYWdKD9PRm+fzZomsLmUMDWkhHEMT6omtL2oTQFlnmeSMN8yNopUVjDc6wgKrb&#10;ZsKxDtGNzvLx+FXWgROtAy69x9u7wUiXCb+uJQ8f69rLQHRJMbeQTpfOKp7ZcsGKrWNto/gpDfYP&#10;WRimLAY9Q92xwMjOqd+gjOIOPNRhxMFkUNeKy1QDVjMZ/1LNpmGtTLUgOb490+T/Hyz/sP/kiBLY&#10;uxkllhns0eb4/WEvtwIqOJI8UtS1vkDPTYu+oX8NPbqncn17D/yrJxZWDbNbeescdI1kAlOcxJfZ&#10;xdMBx0eQqnsPAkOxXYAE1NfORP6QEYLo2KrDuT2yD4Tj5ctJPsWeU8LRNs/z+VU+SzFY8fi8dT68&#10;lWBIFErqsP8Jnu3vfYjpsOLRJUbzoJVYK62T4rbVSjuyZzgr6/Sd0H9y05Z0GH6Gsf8OMU7fnyCM&#10;Cjj0WpmSXp+dWBF5e2NFGsnAlB5kTFnbE5GRu4HF0Ff90LYYIJJcgTggsw6GGcedRKEBd6Skw/ku&#10;qf+2Y05Sot9Z7M58Mp3GhUjKdHaVo+IuLdWlhVmOUCUNlAziKqQligxYuMUu1irx+5TJKWWc20T7&#10;acfiYlzqyevpT7D8AQAA//8DAFBLAwQUAAYACAAAACEAPaP1m94AAAAIAQAADwAAAGRycy9kb3du&#10;cmV2LnhtbEyPQU/DMAyF70j8h8hIXBBL2daxlqYTQgLBDQaCa9Z4bUXilCTryr/HnOBiyX5Pz9+r&#10;NpOzYsQQe08KrmYZCKTGm55aBW+v95drEDFpMtp6QgXfGGFTn55UujT+SC84blMrOIRiqRV0KQ2l&#10;lLHp0Ok48wMSa3sfnE68hlaaoI8c7qycZ9lKOt0Tf+j0gHcdNp/bg1OwXj6OH/Fp8fzerPa2SBfX&#10;48NXUOr8bLq9AZFwSn9m+MVndKiZaecPZKKwnME+nnkOgtVlMefDjm35oshA1pX8X6D+AQAA//8D&#10;AFBLAQItABQABgAIAAAAIQC2gziS/gAAAOEBAAATAAAAAAAAAAAAAAAAAAAAAABbQ29udGVudF9U&#10;eXBlc10ueG1sUEsBAi0AFAAGAAgAAAAhADj9If/WAAAAlAEAAAsAAAAAAAAAAAAAAAAALwEAAF9y&#10;ZWxzLy5yZWxzUEsBAi0AFAAGAAgAAAAhAH7xq6ItAgAAUQQAAA4AAAAAAAAAAAAAAAAALgIAAGRy&#10;cy9lMm9Eb2MueG1sUEsBAi0AFAAGAAgAAAAhAD2j9ZveAAAACAEAAA8AAAAAAAAAAAAAAAAAhwQA&#10;AGRycy9kb3ducmV2LnhtbFBLBQYAAAAABAAEAPMAAACSBQAAAAA=&#10;">
                <v:textbox>
                  <w:txbxContent>
                    <w:p w14:paraId="5057E946" w14:textId="7FBE0BCE" w:rsidR="00E90269" w:rsidRDefault="006130A8" w:rsidP="00E90269">
                      <w:pPr>
                        <w:keepNext/>
                      </w:pPr>
                      <w:r>
                        <w:rPr>
                          <w:noProof/>
                        </w:rPr>
                        <w:drawing>
                          <wp:inline distT="0" distB="0" distL="0" distR="0" wp14:anchorId="38D7E010" wp14:editId="7620B054">
                            <wp:extent cx="2661919" cy="8982075"/>
                            <wp:effectExtent l="0" t="0" r="5715" b="0"/>
                            <wp:docPr id="5" name="Picture 5" descr="A picture containing remote, sitting, compu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remote, sitting, computer, keyboar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17930" cy="9171073"/>
                                    </a:xfrm>
                                    <a:prstGeom prst="rect">
                                      <a:avLst/>
                                    </a:prstGeom>
                                  </pic:spPr>
                                </pic:pic>
                              </a:graphicData>
                            </a:graphic>
                          </wp:inline>
                        </w:drawing>
                      </w:r>
                    </w:p>
                    <w:p w14:paraId="579D0D6D" w14:textId="77777777" w:rsidR="00E90269" w:rsidRPr="00894075" w:rsidRDefault="00E90269" w:rsidP="00E90269">
                      <w:pPr>
                        <w:pStyle w:val="Caption"/>
                        <w:rPr>
                          <w:sz w:val="16"/>
                          <w:szCs w:val="16"/>
                        </w:rPr>
                      </w:pPr>
                      <w:r w:rsidRPr="00894075">
                        <w:rPr>
                          <w:sz w:val="16"/>
                          <w:szCs w:val="16"/>
                        </w:rPr>
                        <w:t>5. Figure Emotions and their intensities</w:t>
                      </w:r>
                    </w:p>
                  </w:txbxContent>
                </v:textbox>
                <w10:wrap type="topAndBottom" anchory="margin"/>
              </v:shape>
            </w:pict>
          </mc:Fallback>
        </mc:AlternateContent>
      </w:r>
      <w:r w:rsidR="00D029D8">
        <w:t xml:space="preserve">The pipeline consists of three </w:t>
      </w:r>
      <w:r w:rsidR="003A4646">
        <w:t>layers</w:t>
      </w:r>
      <w:r w:rsidR="00AF169F">
        <w:t xml:space="preserve">, namely: Detection, Representation and Classification. </w:t>
      </w:r>
      <w:r w:rsidR="003A4646">
        <w:t xml:space="preserve">The detection layer finds </w:t>
      </w:r>
      <w:r w:rsidR="003A4646">
        <w:t xml:space="preserve">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30C3B434" w:rsidR="002721E0" w:rsidRDefault="002721E0" w:rsidP="002D1DF8">
      <w:pPr>
        <w:jc w:val="both"/>
      </w:pPr>
    </w:p>
    <w:p w14:paraId="6529A2E7" w14:textId="6811DBE1" w:rsidR="00615D6A" w:rsidRDefault="00615D6A" w:rsidP="00615D6A">
      <w:pPr>
        <w:pStyle w:val="Heading2"/>
      </w:pPr>
      <w:r>
        <w:t>Measuring accuracy</w:t>
      </w:r>
    </w:p>
    <w:p w14:paraId="2764A5E3" w14:textId="0C011802"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cognition 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4B98245C" w14:textId="1ADE85D8" w:rsidR="00615D6A" w:rsidRDefault="00615D6A" w:rsidP="00615D6A">
      <w:pPr>
        <w:pStyle w:val="Heading2"/>
      </w:pPr>
      <w:r>
        <w:t>Evaluating the gathered data</w:t>
      </w:r>
    </w:p>
    <w:p w14:paraId="23B1CD08" w14:textId="56F05E30" w:rsidR="00E53E17" w:rsidRDefault="008C45F2" w:rsidP="00ED023F">
      <w:pPr>
        <w:ind w:firstLine="288"/>
        <w:jc w:val="both"/>
      </w:pPr>
      <w:r>
        <w:rPr>
          <w:noProof/>
        </w:rPr>
        <mc:AlternateContent>
          <mc:Choice Requires="wps">
            <w:drawing>
              <wp:anchor distT="45720" distB="45720" distL="114300" distR="114300" simplePos="0" relativeHeight="251659776" behindDoc="0" locked="0" layoutInCell="1" allowOverlap="1" wp14:anchorId="28828A07" wp14:editId="1306161E">
                <wp:simplePos x="0" y="0"/>
                <wp:positionH relativeFrom="column">
                  <wp:align>right</wp:align>
                </wp:positionH>
                <wp:positionV relativeFrom="margin">
                  <wp:align>bottom</wp:align>
                </wp:positionV>
                <wp:extent cx="3073400" cy="2092325"/>
                <wp:effectExtent l="0" t="0" r="12700" b="2222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092569"/>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55AA213D">
                                  <wp:extent cx="2654300" cy="1842881"/>
                                  <wp:effectExtent l="0" t="0" r="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654300" cy="1842881"/>
                                          </a:xfrm>
                                          <a:prstGeom prst="rect">
                                            <a:avLst/>
                                          </a:prstGeom>
                                          <a:noFill/>
                                          <a:ln>
                                            <a:noFill/>
                                          </a:ln>
                                        </pic:spPr>
                                      </pic:pic>
                                    </a:graphicData>
                                  </a:graphic>
                                </wp:inline>
                              </w:drawing>
                            </w:r>
                          </w:p>
                          <w:p w14:paraId="412B922E" w14:textId="2D793063" w:rsidR="00487F4B" w:rsidRPr="00487F4B" w:rsidRDefault="001C1DAE" w:rsidP="00487F4B">
                            <w:pPr>
                              <w:pStyle w:val="Caption"/>
                              <w:rPr>
                                <w:sz w:val="16"/>
                                <w:szCs w:val="16"/>
                              </w:rPr>
                            </w:pPr>
                            <w:r>
                              <w:rPr>
                                <w:sz w:val="16"/>
                                <w:szCs w:val="16"/>
                              </w:rPr>
                              <w:t>3</w:t>
                            </w:r>
                            <w:r w:rsidR="00487F4B" w:rsidRPr="00487F4B">
                              <w:rPr>
                                <w:sz w:val="16"/>
                                <w:szCs w:val="16"/>
                              </w:rPr>
                              <w:t>. Figure Distances measured with 512D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8" type="#_x0000_t202" style="position:absolute;left:0;text-align:left;margin-left:190.8pt;margin-top:0;width:242pt;height:164.75pt;z-index:251659776;visibility:visible;mso-wrap-style:square;mso-width-percent:0;mso-height-percent:0;mso-wrap-distance-left:9pt;mso-wrap-distance-top:3.6pt;mso-wrap-distance-right:9pt;mso-wrap-distance-bottom:3.6pt;mso-position-horizontal:right;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c0jMAIAAFEEAAAOAAAAZHJzL2Uyb0RvYy54bWysVF1u2zAMfh+wOwh6X+y4SdsYcYouXYYB&#10;3Q+Q7QCyLNvCJNGTlNjpwXqBXWyUnKbZ38swPwikSH0kP5Je3gxakb2wToIp6HSSUiIMh0qapqBf&#10;Pm9eXVPiPDMVU2BEQQ/C0ZvVyxfLvstFBi2oSliCIMblfVfQ1vsuTxLHW6GZm0AnDBprsJp5VG2T&#10;VJb1iK5VkqXpZdKDrToLXDiHt3ejka4ifl0L7j/WtROeqIJibj6eNp5lOJPVkuWNZV0r+TEN9g9Z&#10;aCYNBj1B3THPyM7K36C05BYc1H7CQSdQ15KLWANWM01/qWbbsk7EWpAc151ocv8Pln/Yf7JEVgXN&#10;sFOGaezR9uH74140FZTwQLJAUd+5HD23Hfr64TUM2OpYruvugX91xMC6ZaYRt9ZC3wpWYYrT8DI5&#10;ezriuABS9u+hwlBs5yECDbXVgT9khCA6tupwao8YPOF4eZFeXcxSNHG0Zekim18uYgyWPz3vrPNv&#10;BWgShIJa7H+EZ/t750M6LH9yCdEcKFltpFJRsU25VpbsGc7KJn5H9J/clCF9QRfzbD4y8FeINH5/&#10;gtDS49ArqQt6fXJieeDtjaniSHom1ShjysociQzcjSz6oRzGtoUAgeQSqgMya2GccdxJFFqwD5T0&#10;ON8Fdd92zApK1DuD3VlMZ7OwEFGZza8yVOy5pTy3MMMRqqCeklFc+7hEgTcDt9jFWkZ+nzM5poxz&#10;G2k/7lhYjHM9ej3/CVY/AAAA//8DAFBLAwQUAAYACAAAACEA58ZyftwAAAAFAQAADwAAAGRycy9k&#10;b3ducmV2LnhtbEyPwU7DMBBE70j8g7VIXBB1aENJQ5wKIYHgBgXB1Y23SYS9Drabhr9n4QKXkUaz&#10;mnlbrSdnxYgh9p4UXMwyEEiNNz21Cl5f7s4LEDFpMtp6QgVfGGFdHx9VujT+QM84blIruIRiqRV0&#10;KQ2llLHp0Ok48wMSZzsfnE5sQytN0Acud1bOs2wpne6JFzo94G2Hzcdm7xQU+cP4Hh8XT2/NcmdX&#10;6exqvP8MSp2eTDfXIBJO6e8YfvAZHWpm2vo9mSisAn4k/SpneZGz3SpYzFeXIOtK/qevvwEAAP//&#10;AwBQSwECLQAUAAYACAAAACEAtoM4kv4AAADhAQAAEwAAAAAAAAAAAAAAAAAAAAAAW0NvbnRlbnRf&#10;VHlwZXNdLnhtbFBLAQItABQABgAIAAAAIQA4/SH/1gAAAJQBAAALAAAAAAAAAAAAAAAAAC8BAABf&#10;cmVscy8ucmVsc1BLAQItABQABgAIAAAAIQD9Ac0jMAIAAFEEAAAOAAAAAAAAAAAAAAAAAC4CAABk&#10;cnMvZTJvRG9jLnhtbFBLAQItABQABgAIAAAAIQDnxnJ+3AAAAAUBAAAPAAAAAAAAAAAAAAAAAIoE&#10;AABkcnMvZG93bnJldi54bWxQSwUGAAAAAAQABADzAAAAkwUAAAAA&#10;">
                <v:textbox>
                  <w:txbxContent>
                    <w:p w14:paraId="2E9C6716" w14:textId="77777777" w:rsidR="00487F4B" w:rsidRDefault="00F3411B" w:rsidP="00487F4B">
                      <w:pPr>
                        <w:keepNext/>
                      </w:pPr>
                      <w:r>
                        <w:rPr>
                          <w:noProof/>
                        </w:rPr>
                        <w:drawing>
                          <wp:inline distT="0" distB="0" distL="0" distR="0" wp14:anchorId="2DCA75B3" wp14:editId="55AA213D">
                            <wp:extent cx="2654300" cy="1842881"/>
                            <wp:effectExtent l="0" t="0" r="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654300" cy="1842881"/>
                                    </a:xfrm>
                                    <a:prstGeom prst="rect">
                                      <a:avLst/>
                                    </a:prstGeom>
                                    <a:noFill/>
                                    <a:ln>
                                      <a:noFill/>
                                    </a:ln>
                                  </pic:spPr>
                                </pic:pic>
                              </a:graphicData>
                            </a:graphic>
                          </wp:inline>
                        </w:drawing>
                      </w:r>
                    </w:p>
                    <w:p w14:paraId="412B922E" w14:textId="2D793063" w:rsidR="00487F4B" w:rsidRPr="00487F4B" w:rsidRDefault="001C1DAE" w:rsidP="00487F4B">
                      <w:pPr>
                        <w:pStyle w:val="Caption"/>
                        <w:rPr>
                          <w:sz w:val="16"/>
                          <w:szCs w:val="16"/>
                        </w:rPr>
                      </w:pPr>
                      <w:r>
                        <w:rPr>
                          <w:sz w:val="16"/>
                          <w:szCs w:val="16"/>
                        </w:rPr>
                        <w:t>3</w:t>
                      </w:r>
                      <w:r w:rsidR="00487F4B" w:rsidRPr="00487F4B">
                        <w:rPr>
                          <w:sz w:val="16"/>
                          <w:szCs w:val="16"/>
                        </w:rPr>
                        <w:t>. Figure Distances measured with 512D representational layer</w:t>
                      </w:r>
                    </w:p>
                  </w:txbxContent>
                </v:textbox>
                <w10:wrap type="topAndBottom" anchory="margin"/>
              </v:shape>
            </w:pict>
          </mc:Fallback>
        </mc:AlternateContent>
      </w:r>
      <w:r>
        <w:rPr>
          <w:noProof/>
        </w:rPr>
        <mc:AlternateContent>
          <mc:Choice Requires="wps">
            <w:drawing>
              <wp:anchor distT="45720" distB="45720" distL="114300" distR="114300" simplePos="0" relativeHeight="251655680" behindDoc="0" locked="0" layoutInCell="1" allowOverlap="1" wp14:anchorId="276073FC" wp14:editId="633E3BB8">
                <wp:simplePos x="0" y="0"/>
                <wp:positionH relativeFrom="column">
                  <wp:align>right</wp:align>
                </wp:positionH>
                <wp:positionV relativeFrom="page">
                  <wp:posOffset>5375275</wp:posOffset>
                </wp:positionV>
                <wp:extent cx="3067050" cy="2145030"/>
                <wp:effectExtent l="0" t="0" r="19050" b="2667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45323"/>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0E3C8054">
                                  <wp:extent cx="2705100" cy="1878380"/>
                                  <wp:effectExtent l="0" t="0" r="0" b="7620"/>
                                  <wp:docPr id="7"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7745" cy="1894104"/>
                                          </a:xfrm>
                                          <a:prstGeom prst="rect">
                                            <a:avLst/>
                                          </a:prstGeom>
                                          <a:noFill/>
                                          <a:ln>
                                            <a:noFill/>
                                          </a:ln>
                                        </pic:spPr>
                                      </pic:pic>
                                    </a:graphicData>
                                  </a:graphic>
                                </wp:inline>
                              </w:drawing>
                            </w:r>
                          </w:p>
                          <w:p w14:paraId="543059D5" w14:textId="01C0F764" w:rsidR="00F3411B" w:rsidRPr="00F671DF" w:rsidRDefault="001C1DAE" w:rsidP="00F3411B">
                            <w:pPr>
                              <w:pStyle w:val="Caption"/>
                              <w:rPr>
                                <w:sz w:val="16"/>
                                <w:szCs w:val="16"/>
                              </w:rPr>
                            </w:pPr>
                            <w:r>
                              <w:rPr>
                                <w:sz w:val="16"/>
                                <w:szCs w:val="16"/>
                              </w:rPr>
                              <w:t>2</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9" type="#_x0000_t202" style="position:absolute;left:0;text-align:left;margin-left:190.3pt;margin-top:423.25pt;width:241.5pt;height:168.9pt;z-index:251655680;visibility:visible;mso-wrap-style:square;mso-width-percent:0;mso-height-percent:0;mso-wrap-distance-left:9pt;mso-wrap-distance-top:3.6pt;mso-wrap-distance-right:9pt;mso-wrap-distance-bottom:3.6pt;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DORMQIAAFIEAAAOAAAAZHJzL2Uyb0RvYy54bWysVNtu2zAMfR+wfxD0vviSpGmNOEWXLsOA&#10;7gJk+wBZlm1hsuhJSuzkw/oD+7FRcppmt5dhfhBIkTokD0kvb4dWkb0wVoLOaTKJKRGaQyl1ndMv&#10;nzevrimxjumSKdAipwdh6e3q5Ytl32UihQZUKQxBEG2zvstp41yXRZHljWiZnUAnNBorMC1zqJo6&#10;Kg3rEb1VURrHV1EPpuwMcGEt3t6PRroK+FUluPtYVVY4onKKublwmnAW/oxWS5bVhnWN5Kc02D9k&#10;0TKpMegZ6p45RnZG/gbVSm7AQuUmHNoIqkpyEWrAapL4l2q2DetEqAXJsd2ZJvv/YPmH/SdDZJnT&#10;NFlQolmLTdoevz/uRV1CAUeSeo76zmbouu3Q2Q2vYcBeh3pt9wD8qyUa1g3TtbgzBvpGsBJzTPzL&#10;6OLpiGM9SNG/hxJDsZ2DADRUpvUEIiUE0bFXh3N/xOAIx8tpfLWI52jiaEuT2XyaTkMMlj0974x1&#10;bwW0xAs5NTgAAZ7tH6zz6bDsycVHs6BkuZFKBcXUxVoZsmc4LJvwndB/clOa9Dm9mafzkYG/QsTh&#10;+xNEKx1OvZJtTq/PTizzvL3RZZhJx6QaZUxZ6RORnruRRTcUQ+hbYMCTXEB5QGYNjEOOS4lCA+ZI&#10;SY8DnlP7bceMoES909idm2Q28xsRlNl8kaJiLi3FpYVpjlA5dZSM4tqFLfK8abjDLlYy8PucySll&#10;HNxA+2nJ/GZc6sHr+Vew+gEAAP//AwBQSwMEFAAGAAgAAAAhAJnKfJfeAAAACQEAAA8AAABkcnMv&#10;ZG93bnJldi54bWxMj8FOwzAQRO9I/IO1SFwQdUpCCCFOhZBA9AYFwdWNt0lEvA62m4a/Z3uC486M&#10;3s5Uq9kOYkIfekcKlosEBFLjTE+tgve3x8sCRIiajB4coYIfDLCqT08qXRp3oFecNrEVDKFQagVd&#10;jGMpZWg6tDos3IjE3s55qyOfvpXG6wPD7SCvkiSXVvfEHzo94kOHzddmbxUU2fP0Gdbpy0eT74bb&#10;eHEzPX17pc7P5vs7EBHn+BeGY32uDjV32ro9mSAGBTwkHkn5NQi2syJlZcu5ZZGlIOtK/l9Q/wIA&#10;AP//AwBQSwECLQAUAAYACAAAACEAtoM4kv4AAADhAQAAEwAAAAAAAAAAAAAAAAAAAAAAW0NvbnRl&#10;bnRfVHlwZXNdLnhtbFBLAQItABQABgAIAAAAIQA4/SH/1gAAAJQBAAALAAAAAAAAAAAAAAAAAC8B&#10;AABfcmVscy8ucmVsc1BLAQItABQABgAIAAAAIQApoDORMQIAAFIEAAAOAAAAAAAAAAAAAAAAAC4C&#10;AABkcnMvZTJvRG9jLnhtbFBLAQItABQABgAIAAAAIQCZynyX3gAAAAkBAAAPAAAAAAAAAAAAAAAA&#10;AIs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0E3C8054">
                            <wp:extent cx="2705100" cy="1878380"/>
                            <wp:effectExtent l="0" t="0" r="0" b="7620"/>
                            <wp:docPr id="7"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27745" cy="1894104"/>
                                    </a:xfrm>
                                    <a:prstGeom prst="rect">
                                      <a:avLst/>
                                    </a:prstGeom>
                                    <a:noFill/>
                                    <a:ln>
                                      <a:noFill/>
                                    </a:ln>
                                  </pic:spPr>
                                </pic:pic>
                              </a:graphicData>
                            </a:graphic>
                          </wp:inline>
                        </w:drawing>
                      </w:r>
                    </w:p>
                    <w:p w14:paraId="543059D5" w14:textId="01C0F764" w:rsidR="00F3411B" w:rsidRPr="00F671DF" w:rsidRDefault="001C1DAE" w:rsidP="00F3411B">
                      <w:pPr>
                        <w:pStyle w:val="Caption"/>
                        <w:rPr>
                          <w:sz w:val="16"/>
                          <w:szCs w:val="16"/>
                        </w:rPr>
                      </w:pPr>
                      <w:r>
                        <w:rPr>
                          <w:sz w:val="16"/>
                          <w:szCs w:val="16"/>
                        </w:rPr>
                        <w:t>2</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v:textbox>
                <w10:wrap type="topAndBottom" anchory="page"/>
              </v:shape>
            </w:pict>
          </mc:Fallback>
        </mc:AlternateContent>
      </w:r>
      <w:r w:rsidR="00E53E17"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FaceNet paper </w:t>
      </w:r>
      <w:r w:rsidR="00B7737C">
        <w:fldChar w:fldCharType="begin" w:fldLock="1"/>
      </w:r>
      <w:r w:rsidR="00331304">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fldChar w:fldCharType="separate"/>
      </w:r>
      <w:r w:rsidR="004E1805" w:rsidRPr="004E1805">
        <w:rPr>
          <w:noProof/>
        </w:rPr>
        <w:t>[7]</w:t>
      </w:r>
      <w:r w:rsidR="00B7737C">
        <w:fldChar w:fldCharType="end"/>
      </w:r>
      <w:r w:rsidR="00B7737C">
        <w:t xml:space="preserve"> </w:t>
      </w:r>
      <w:r w:rsidR="00E53E17" w:rsidRPr="00E53E17">
        <w:t>to represent how closely two face represents the same person. The researchers in that paper used 1.1 as a segmentation threshold. Distances below 1.1 between two faces were considered to belong to the same user.</w:t>
      </w:r>
    </w:p>
    <w:p w14:paraId="665AAEC4" w14:textId="1A97B7A8" w:rsidR="00E53E17" w:rsidRDefault="00E53E17" w:rsidP="00ED023F">
      <w:pPr>
        <w:jc w:val="both"/>
      </w:pPr>
      <w:r w:rsidRPr="00E53E17">
        <w:lastRenderedPageBreak/>
        <w:t xml:space="preserve">This project used Python 3 with Seaborn, </w:t>
      </w:r>
      <w:proofErr w:type="spellStart"/>
      <w:r w:rsidRPr="00E53E17">
        <w:t>Numpy</w:t>
      </w:r>
      <w:proofErr w:type="spellEnd"/>
      <w:r w:rsidRPr="00E53E17">
        <w:t xml:space="preserve"> and Pandas for data evaluation.</w:t>
      </w:r>
    </w:p>
    <w:p w14:paraId="6E60069C" w14:textId="61838DB0" w:rsidR="00703567" w:rsidRDefault="002D1DF8" w:rsidP="00703567">
      <w:pPr>
        <w:pStyle w:val="Heading2"/>
      </w:pPr>
      <w:r>
        <w:t>Smart mirror system software architecture</w:t>
      </w:r>
    </w:p>
    <w:p w14:paraId="6CE37DDA" w14:textId="371D322B" w:rsidR="00703567" w:rsidRPr="00703567" w:rsidRDefault="002D1DF8" w:rsidP="002F289E">
      <w:pPr>
        <w:ind w:firstLine="288"/>
        <w:jc w:val="both"/>
        <w:rPr>
          <w:lang w:val="hu-HU"/>
        </w:rPr>
      </w:pPr>
      <w:r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Pr="002D1DF8">
        <w:t xml:space="preserve"> system. This was used to </w:t>
      </w:r>
      <w:r w:rsidR="00EC492E" w:rsidRPr="002D1DF8">
        <w:t>access</w:t>
      </w:r>
      <w:r w:rsidRPr="002D1DF8">
        <w:t xml:space="preserve"> user related data from the central database to show relevant information to our users. These were transferred with simple HTTP Request and Responses, using a RESTful </w:t>
      </w:r>
      <w:r w:rsidR="00EC492E" w:rsidRPr="002D1DF8">
        <w:t>solution</w:t>
      </w:r>
      <w:r w:rsidRPr="002D1DF8">
        <w:t xml:space="preserve">. The given </w:t>
      </w:r>
      <w:r w:rsidR="00EC492E" w:rsidRPr="002D1DF8">
        <w:t>software</w:t>
      </w:r>
      <w:r w:rsidRPr="002D1DF8">
        <w:t xml:space="preserve"> architectures design can be s</w:t>
      </w:r>
      <w:r>
        <w:t>ee</w:t>
      </w:r>
      <w:r w:rsidRPr="002D1DF8">
        <w:t xml:space="preserve">n </w:t>
      </w:r>
      <w:r w:rsidR="006130A8">
        <mc:AlternateContent>
          <mc:Choice Requires="wps">
            <w:drawing>
              <wp:anchor distT="45720" distB="45720" distL="114300" distR="114300" simplePos="0" relativeHeight="251658242" behindDoc="0" locked="0" layoutInCell="1" allowOverlap="1" wp14:anchorId="4F265C90" wp14:editId="761A7D40">
                <wp:simplePos x="0" y="0"/>
                <wp:positionH relativeFrom="margin">
                  <wp:align>left</wp:align>
                </wp:positionH>
                <wp:positionV relativeFrom="page">
                  <wp:posOffset>3857625</wp:posOffset>
                </wp:positionV>
                <wp:extent cx="3079750" cy="2390775"/>
                <wp:effectExtent l="0" t="0" r="25400" b="2857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0" cy="2390775"/>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2"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095B5B16" w:rsidR="00FD703F" w:rsidRPr="00694C50" w:rsidRDefault="001C1DAE" w:rsidP="00FD703F">
                            <w:pPr>
                              <w:pStyle w:val="Caption"/>
                              <w:rPr>
                                <w:sz w:val="16"/>
                                <w:szCs w:val="16"/>
                              </w:rPr>
                            </w:pPr>
                            <w:r>
                              <w:rPr>
                                <w:sz w:val="16"/>
                                <w:szCs w:val="16"/>
                              </w:rPr>
                              <w:t>4</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65C90" id="_x0000_s1030" type="#_x0000_t202" style="position:absolute;left:0;text-align:left;margin-left:0;margin-top:303.75pt;width:242.5pt;height:188.25pt;z-index:251658242;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7DHMQIAAFEEAAAOAAAAZHJzL2Uyb0RvYy54bWysVNtu2zAMfR+wfxD0vti5NY0Rp+jSZRjQ&#10;XYBsHyDLsi1MFjVJiZ1+WH9gPzZKTtPs9jLMDwIpUofkIenVTd8qchDWSdA5HY9SSoTmUEpd5/TL&#10;5+2ra0qcZ7pkCrTI6VE4erN++WLVmUxMoAFVCksQRLusMzltvDdZkjjeiJa5ERih0ViBbZlH1dZJ&#10;aVmH6K1KJml6lXRgS2OBC+fw9m4w0nXEryrB/ceqcsITlVPMzcfTxrMIZ7Jesay2zDSSn9Jg/5BF&#10;y6TGoGeoO+YZ2Vv5G1QruQUHlR9xaBOoKslFrAGrGae/VLNrmBGxFiTHmTNN7v/B8g+HT5bIMqfT&#10;K0o0a7FHu4fvjwdRl1DAA5kEijrjMvTcGfT1/WvosdWxXGfugX91RMOmYboWt9ZC1whWYorj8DK5&#10;eDrguABSdO+hxFBs7yEC9ZVtA3/ICEF0bNXx3B7Re8Lxcpoulos5mjjaJtNluljMYwyWPT031vm3&#10;AloShJxa7H+EZ4d750M6LHtyCdEcKFlupVJRsXWxUZYcGM7KNn4n9J/clCZdTpfzyXxg4K8Qafz+&#10;BNFKj0OvZJvT67MTywJvb3QZR9IzqQYZU1b6RGTgbmDR90Uf2zYLAQLJBZRHZNbCMOO4kyg0YB8o&#10;6XC+c+q+7ZkVlKh3GruzHM9mYSGiMpsvJqjYS0txaWGaI1ROPSWDuPFxiQJvGm6xi5WM/D5nckoZ&#10;5zbSftqxsBiXevR6/hOsfwAAAP//AwBQSwMEFAAGAAgAAAAhAC5Ao0ffAAAACAEAAA8AAABkcnMv&#10;ZG93bnJldi54bWxMj81OwzAQhO9IvIO1SFxQawNpmoZsKoQEojdoEVzdeJtE+CfYbhreHnOC4+ys&#10;Zr6p1pPRbCQfemcRrucCGNnGqd62CG+7x1kBLERpldTOEsI3BVjX52eVLJU72Vcat7FlKcSGUiJ0&#10;MQ4l56HpyMgwdwPZ5B2cNzIm6VuuvDylcKP5jRA5N7K3qaGTAz101HxujwahyJ7Hj7C5fXlv8oNe&#10;xavl+PTlES8vpvs7YJGm+PcMv/gJHerEtHdHqwLTCGlIRMjFcgEs2VmxSJc9wqrIBPC64v8H1D8A&#10;AAD//wMAUEsBAi0AFAAGAAgAAAAhALaDOJL+AAAA4QEAABMAAAAAAAAAAAAAAAAAAAAAAFtDb250&#10;ZW50X1R5cGVzXS54bWxQSwECLQAUAAYACAAAACEAOP0h/9YAAACUAQAACwAAAAAAAAAAAAAAAAAv&#10;AQAAX3JlbHMvLnJlbHNQSwECLQAUAAYACAAAACEA08ewxzECAABRBAAADgAAAAAAAAAAAAAAAAAu&#10;AgAAZHJzL2Uyb0RvYy54bWxQSwECLQAUAAYACAAAACEALkCjR98AAAAIAQAADwAAAAAAAAAAAAAA&#10;AACLBAAAZHJzL2Rvd25yZXYueG1sUEsFBgAAAAAEAAQA8wAAAJcFAAAAAA==&#10;">
                <v:textbo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2"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095B5B16" w:rsidR="00FD703F" w:rsidRPr="00694C50" w:rsidRDefault="001C1DAE" w:rsidP="00FD703F">
                      <w:pPr>
                        <w:pStyle w:val="Caption"/>
                        <w:rPr>
                          <w:sz w:val="16"/>
                          <w:szCs w:val="16"/>
                        </w:rPr>
                      </w:pPr>
                      <w:r>
                        <w:rPr>
                          <w:sz w:val="16"/>
                          <w:szCs w:val="16"/>
                        </w:rPr>
                        <w:t>4</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x="margin" anchory="page"/>
              </v:shape>
            </w:pict>
          </mc:Fallback>
        </mc:AlternateContent>
      </w:r>
      <w:r w:rsidRPr="002D1DF8">
        <w:t>in [this] figure.</w:t>
      </w:r>
    </w:p>
    <w:p w14:paraId="6B5B8E0B" w14:textId="179E833B" w:rsidR="009251D8" w:rsidRDefault="00541A4C" w:rsidP="009251D8">
      <w:pPr>
        <w:pStyle w:val="Heading1"/>
      </w:pPr>
      <w:r>
        <w:t>Results</w:t>
      </w:r>
    </w:p>
    <w:p w14:paraId="5C75DB74" w14:textId="77777777" w:rsidR="00D546FC" w:rsidRDefault="00FE5602" w:rsidP="00541A4C">
      <w:pPr>
        <w:pStyle w:val="BodyText"/>
        <w:rPr>
          <w:lang w:val="en-US"/>
        </w:rPr>
      </w:pPr>
      <w:r>
        <w:rPr>
          <w:lang w:val="en-US"/>
        </w:rPr>
        <w:t>The init</w:t>
      </w:r>
      <w:r w:rsidR="007E69BF">
        <w:rPr>
          <w:lang w:val="en-US"/>
        </w:rPr>
        <w:t xml:space="preserve">ial results </w:t>
      </w:r>
      <w:r w:rsidR="00986717">
        <w:rPr>
          <w:lang w:val="en-US"/>
        </w:rPr>
        <w:t xml:space="preserve">showed </w:t>
      </w:r>
      <w:r w:rsidR="00372B17">
        <w:rPr>
          <w:lang w:val="en-US"/>
        </w:rPr>
        <w:t xml:space="preserve">quantifiable difference </w:t>
      </w:r>
      <w:r w:rsidR="002803A0">
        <w:rPr>
          <w:lang w:val="en-US"/>
        </w:rPr>
        <w:t>with</w:t>
      </w:r>
      <w:r w:rsidR="00986717">
        <w:rPr>
          <w:lang w:val="en-US"/>
        </w:rPr>
        <w:t xml:space="preserve"> th</w:t>
      </w:r>
      <w:r w:rsidR="002410DC">
        <w:rPr>
          <w:lang w:val="en-US"/>
        </w:rPr>
        <w:t xml:space="preserve">e </w:t>
      </w:r>
      <w:r w:rsidR="00986717">
        <w:rPr>
          <w:lang w:val="en-US"/>
        </w:rPr>
        <w:t>new</w:t>
      </w:r>
      <w:r w:rsidR="0081067B">
        <w:rPr>
          <w:lang w:val="en-US"/>
        </w:rPr>
        <w:t>,</w:t>
      </w:r>
      <w:r w:rsidR="00986717">
        <w:rPr>
          <w:lang w:val="en-US"/>
        </w:rPr>
        <w:t xml:space="preserve"> 512</w:t>
      </w:r>
      <w:r w:rsidR="00391DDA">
        <w:rPr>
          <w:lang w:val="en-US"/>
        </w:rPr>
        <w:t>-</w:t>
      </w:r>
      <w:r w:rsidR="00986717">
        <w:rPr>
          <w:lang w:val="en-US"/>
        </w:rPr>
        <w:t xml:space="preserve">dimension </w:t>
      </w:r>
      <w:r w:rsidR="00D03B4E">
        <w:rPr>
          <w:lang w:val="en-US"/>
        </w:rPr>
        <w:t xml:space="preserve">representational layer </w:t>
      </w:r>
      <w:r w:rsidR="002410DC">
        <w:rPr>
          <w:lang w:val="en-US"/>
        </w:rPr>
        <w:t>compared to</w:t>
      </w:r>
      <w:r w:rsidR="001771DB">
        <w:rPr>
          <w:lang w:val="en-US"/>
        </w:rPr>
        <w:t xml:space="preserve"> the former 128 dimensional one.</w:t>
      </w:r>
      <w:r w:rsidR="00FF2989">
        <w:rPr>
          <w:lang w:val="en-US"/>
        </w:rPr>
        <w:t xml:space="preserve"> </w:t>
      </w:r>
    </w:p>
    <w:p w14:paraId="16896B62" w14:textId="75947C6A" w:rsidR="00D04809" w:rsidRDefault="00413EBB" w:rsidP="00541A4C">
      <w:pPr>
        <w:pStyle w:val="BodyText"/>
        <w:rPr>
          <w:lang w:val="en-US"/>
        </w:rPr>
      </w:pPr>
      <w:r>
        <w:rPr>
          <w:lang w:val="en-US"/>
        </w:rPr>
        <w:t>As one can see</w:t>
      </w:r>
      <w:r w:rsidR="00F2300F">
        <w:rPr>
          <w:lang w:val="en-US"/>
        </w:rPr>
        <w:t xml:space="preserve"> in Figures 1</w:t>
      </w:r>
      <w:r w:rsidR="008B765E">
        <w:rPr>
          <w:lang w:val="en-US"/>
        </w:rPr>
        <w:t>.</w:t>
      </w:r>
      <w:r w:rsidR="00F2300F">
        <w:rPr>
          <w:lang w:val="en-US"/>
        </w:rPr>
        <w:t xml:space="preserve"> and </w:t>
      </w:r>
      <w:r w:rsidR="008B765E">
        <w:rPr>
          <w:lang w:val="en-US"/>
        </w:rPr>
        <w:t>2</w:t>
      </w:r>
      <w:r w:rsidR="000F60C6">
        <w:rPr>
          <w:lang w:val="en-US"/>
        </w:rPr>
        <w:t>.</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w:t>
      </w:r>
      <w:r w:rsidR="00E245A1">
        <w:rPr>
          <w:lang w:val="en-US"/>
        </w:rPr>
        <w:t>ere</w:t>
      </w:r>
      <w:r w:rsidR="00BA299E">
        <w:rPr>
          <w:lang w:val="en-US"/>
        </w:rPr>
        <w:t xml:space="preserve"> measured with picture</w:t>
      </w:r>
      <w:r w:rsidR="00AF064E">
        <w:rPr>
          <w:lang w:val="en-US"/>
        </w:rPr>
        <w:t>s</w:t>
      </w:r>
      <w:r w:rsidR="00BA299E">
        <w:rPr>
          <w:lang w:val="en-US"/>
        </w:rPr>
        <w:t xml:space="preserv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5849D4B5" w14:textId="61BB7F4C" w:rsidR="008652F3" w:rsidRPr="008652F3" w:rsidRDefault="007B16C7" w:rsidP="008652F3">
      <w:pPr>
        <w:pStyle w:val="BodyText"/>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331304">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rPr>
          <w:lang w:val="en-US"/>
        </w:rPr>
        <w:fldChar w:fldCharType="separate"/>
      </w:r>
      <w:r w:rsidR="004E1805" w:rsidRPr="004E1805">
        <w:rPr>
          <w:noProof/>
          <w:lang w:val="en-US"/>
        </w:rPr>
        <w:t>[7]</w:t>
      </w:r>
      <w:r w:rsidR="00B7737C">
        <w:rPr>
          <w:lang w:val="en-US"/>
        </w:rPr>
        <w:fldChar w:fldCharType="end"/>
      </w:r>
      <w:r w:rsidR="00B647A1">
        <w:rPr>
          <w:lang w:val="en-US"/>
        </w:rPr>
        <w:t>.</w:t>
      </w:r>
      <w:r w:rsidR="00662FE4">
        <w:rPr>
          <w:lang w:val="en-US"/>
        </w:rPr>
        <w:t xml:space="preserve"> </w:t>
      </w:r>
      <w:r w:rsidR="00190FB2">
        <w:rPr>
          <w:lang w:val="en-US"/>
        </w:rPr>
        <w:t xml:space="preserve">On </w:t>
      </w:r>
      <w:r w:rsidR="00307A84">
        <w:rPr>
          <w:lang w:val="en-US"/>
        </w:rPr>
        <w:t>Figure 3</w:t>
      </w:r>
      <w:r w:rsidR="00F82B31">
        <w:rPr>
          <w:lang w:val="en-US"/>
        </w:rPr>
        <w:t>,</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xml:space="preserve">, this effect </w:t>
      </w:r>
      <w:r w:rsidR="00D83207">
        <w:rPr>
          <w:lang w:val="en-US"/>
        </w:rPr>
        <w:t>is more pronounced</w:t>
      </w:r>
      <w:r w:rsidR="004B2090">
        <w:rPr>
          <w:lang w:val="en-US"/>
        </w:rPr>
        <w:t xml:space="preserve"> </w:t>
      </w:r>
      <w:r w:rsidR="00EA6947">
        <w:rPr>
          <w:lang w:val="en-US"/>
        </w:rPr>
        <w:t xml:space="preserve">in those situations when </w:t>
      </w:r>
      <w:r w:rsidR="002A66B1">
        <w:rPr>
          <w:lang w:val="en-US"/>
        </w:rPr>
        <w:t xml:space="preserve">the </w:t>
      </w:r>
      <w:r w:rsidR="003F59C4">
        <w:rPr>
          <w:lang w:val="en-US"/>
        </w:rPr>
        <w:t xml:space="preserve">compared </w:t>
      </w:r>
      <w:r w:rsidR="002A66B1">
        <w:rPr>
          <w:lang w:val="en-US"/>
        </w:rPr>
        <w:t xml:space="preserve">vectors belonged to different users. </w: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Pr>
          <w:lang w:val="en-US"/>
        </w:rPr>
        <w:t xml:space="preserve"> </w:t>
      </w:r>
      <w:r w:rsidR="002B5E99">
        <w:rPr>
          <w:lang w:val="en-US"/>
        </w:rPr>
        <w:t>Between these datapoints were the ones generated by vectors that represented faces with happiness.</w:t>
      </w:r>
      <w:r w:rsidR="00C23CCB">
        <w:rPr>
          <w:lang w:val="en-US"/>
        </w:rPr>
        <w:t xml:space="preserve"> In general vectors containing low intensity happiness had lower distances than those with high intensity </w:t>
      </w:r>
      <w:r w:rsidR="00426726">
        <w:rPr>
          <w:noProof/>
        </w:rPr>
        <mc:AlternateContent>
          <mc:Choice Requires="wps">
            <w:drawing>
              <wp:anchor distT="45720" distB="45720" distL="114300" distR="114300" simplePos="0" relativeHeight="251658243" behindDoc="0" locked="0" layoutInCell="1" allowOverlap="1" wp14:anchorId="699D7044" wp14:editId="55DAFBF6">
                <wp:simplePos x="0" y="0"/>
                <wp:positionH relativeFrom="column">
                  <wp:align>left</wp:align>
                </wp:positionH>
                <wp:positionV relativeFrom="page">
                  <wp:posOffset>1229360</wp:posOffset>
                </wp:positionV>
                <wp:extent cx="3060700" cy="2288540"/>
                <wp:effectExtent l="0" t="0" r="25400" b="1651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0" cy="2288540"/>
                        </a:xfrm>
                        <a:prstGeom prst="rect">
                          <a:avLst/>
                        </a:prstGeom>
                        <a:solidFill>
                          <a:srgbClr val="FFFFFF"/>
                        </a:solidFill>
                        <a:ln w="9525">
                          <a:solidFill>
                            <a:srgbClr val="000000"/>
                          </a:solidFill>
                          <a:miter lim="800000"/>
                          <a:headEnd/>
                          <a:tailEnd/>
                        </a:ln>
                      </wps:spPr>
                      <wps:txb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77777777" w:rsidR="00C23CCB" w:rsidRPr="00894075" w:rsidRDefault="001C1DAE" w:rsidP="00DF2AB1">
                            <w:pPr>
                              <w:pStyle w:val="Caption"/>
                              <w:rPr>
                                <w:sz w:val="16"/>
                                <w:szCs w:val="16"/>
                              </w:rPr>
                            </w:pPr>
                            <w:r w:rsidRPr="00894075">
                              <w:rPr>
                                <w:sz w:val="16"/>
                                <w:szCs w:val="16"/>
                              </w:rPr>
                              <w:t>5</w:t>
                            </w:r>
                            <w:r w:rsidR="00C23CCB" w:rsidRPr="00894075">
                              <w:rPr>
                                <w:sz w:val="16"/>
                                <w:szCs w:val="16"/>
                              </w:rPr>
                              <w:t>. Figure Emotions and their int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31" type="#_x0000_t202" style="position:absolute;left:0;text-align:left;margin-left:0;margin-top:96.8pt;width:241pt;height:180.2pt;z-index:251658243;visibility:visible;mso-wrap-style:square;mso-width-percent:0;mso-height-percent:0;mso-wrap-distance-left:9pt;mso-wrap-distance-top:3.6pt;mso-wrap-distance-right:9pt;mso-wrap-distance-bottom:3.6pt;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oZMQIAAFAEAAAOAAAAZHJzL2Uyb0RvYy54bWysVF2O0zAQfkfiDpbfadJsu9uNmq6WLkVI&#10;y49UOIBjO4mF4wm226R7MC7AxRg7bakWeEHkwfJ4xp9nvm8my7uh1WQvrVNgCjqdpJRIw0EoUxf0&#10;y+fNqwUlzjMjmAYjC3qQjt6tXr5Y9l0uM2hAC2kJghiX911BG++7PEkcb2TL3AQ6adBZgW2ZR9PW&#10;ibCsR/RWJ1maXic9WNFZ4NI5PH0YnXQV8atKcv+xqpz0RBcUc/NxtXEtw5qsliyvLesaxY9psH/I&#10;omXK4KNnqAfmGdlZ9RtUq7gFB5WfcGgTqCrFZawBq5mmz6rZNqyTsRYkx3Vnmtz/g+Uf9p8sUaKg&#10;V5QY1qJE26cf3/eyFlDCE8kCQ33ncgzcdhjqh9cwoNKxWtc9Av/qiIF1w0wt762FvpFMYIbTcDO5&#10;uDriuABS9u9B4FNs5yECDZVtA31ICEF0VOpwVkcOnnA8vEqv05sUXRx9WbZYzGdRv4Tlp+uddf6t&#10;hJaETUEtyh/h2f7R+ZAOy08h4TUHWomN0joati7X2pI9w1bZxC9W8CxMG9IX9HaezUcG/gqRxu9P&#10;EK3y2PNatQVdnINYHnh7Y0TsSM+UHveYsjZHIgN3I4t+KIeo2vykTwnigMxaGFscRxI3DdgnSnps&#10;74K6bztmJSX6nUF1bqczZI/4aMzmNxka9tJTXnqY4QhVUE/JuF37OEOBNwP3qGKlIr9B7jGTY8rY&#10;tpH244iFubi0Y9SvH8HqJwAAAP//AwBQSwMEFAAGAAgAAAAhAJ4fSFTeAAAACAEAAA8AAABkcnMv&#10;ZG93bnJldi54bWxMj8FOwzAQRO9I/IO1SFwQdWjTkIY4FUICwQ3aCq5uvE0i4nWw3TT8PcsJjjsz&#10;mn1TrifbixF96BwpuJklIJBqZzpqFOy2j9c5iBA1Gd07QgXfGGBdnZ+VujDuRG84bmIjuIRCoRW0&#10;MQ6FlKFu0eowcwMSewfnrY58+kYar09cbns5T5JMWt0Rf2j1gA8t1p+bo1WQp8/jR3hZvL7X2aFf&#10;xavb8enLK3V5Md3fgYg4xb8w/OIzOlTMtHdHMkH0CnhIZHW1yECwneZzVvYKlss0AVmV8v+A6gcA&#10;AP//AwBQSwECLQAUAAYACAAAACEAtoM4kv4AAADhAQAAEwAAAAAAAAAAAAAAAAAAAAAAW0NvbnRl&#10;bnRfVHlwZXNdLnhtbFBLAQItABQABgAIAAAAIQA4/SH/1gAAAJQBAAALAAAAAAAAAAAAAAAAAC8B&#10;AABfcmVscy8ucmVsc1BLAQItABQABgAIAAAAIQCyMroZMQIAAFAEAAAOAAAAAAAAAAAAAAAAAC4C&#10;AABkcnMvZTJvRG9jLnhtbFBLAQItABQABgAIAAAAIQCeH0hU3gAAAAgBAAAPAAAAAAAAAAAAAAAA&#10;AIsEAABkcnMvZG93bnJldi54bWxQSwUGAAAAAAQABADzAAAAlgUAAAAA&#10;">
                <v:textbo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77777777" w:rsidR="00C23CCB" w:rsidRPr="00894075" w:rsidRDefault="001C1DAE" w:rsidP="00DF2AB1">
                      <w:pPr>
                        <w:pStyle w:val="Caption"/>
                        <w:rPr>
                          <w:sz w:val="16"/>
                          <w:szCs w:val="16"/>
                        </w:rPr>
                      </w:pPr>
                      <w:r w:rsidRPr="00894075">
                        <w:rPr>
                          <w:sz w:val="16"/>
                          <w:szCs w:val="16"/>
                        </w:rPr>
                        <w:t>5</w:t>
                      </w:r>
                      <w:r w:rsidR="00C23CCB" w:rsidRPr="00894075">
                        <w:rPr>
                          <w:sz w:val="16"/>
                          <w:szCs w:val="16"/>
                        </w:rPr>
                        <w:t>. Figure Emotions and their intensities</w:t>
                      </w:r>
                    </w:p>
                  </w:txbxContent>
                </v:textbox>
                <w10:wrap type="topAndBottom" anchory="page"/>
              </v:shape>
            </w:pict>
          </mc:Fallback>
        </mc:AlternateContent>
      </w:r>
      <w:r w:rsidR="00C23CCB">
        <w:rPr>
          <w:lang w:val="en-US"/>
        </w:rPr>
        <w:t>happiness.</w:t>
      </w:r>
      <w:r w:rsidR="00662FE4">
        <w:rPr>
          <w:lang w:val="en-US"/>
        </w:rPr>
        <w:t xml:space="preserve"> </w:t>
      </w:r>
      <w:r w:rsidR="00C23CCB">
        <w:rPr>
          <w:lang w:val="en-US"/>
        </w:rPr>
        <w:t xml:space="preserve">These effects </w:t>
      </w:r>
      <w:r w:rsidR="002430CC">
        <w:rPr>
          <w:lang w:val="en-US"/>
        </w:rPr>
        <w:t>can</w:t>
      </w:r>
      <w:r w:rsidR="00C23CCB">
        <w:rPr>
          <w:lang w:val="en-US"/>
        </w:rPr>
        <w:t xml:space="preserve"> </w:t>
      </w:r>
      <w:r w:rsidR="002430CC">
        <w:rPr>
          <w:lang w:val="en-US"/>
        </w:rPr>
        <w:t>be seen</w:t>
      </w:r>
      <w:r w:rsidR="00C23CCB">
        <w:rPr>
          <w:lang w:val="en-US"/>
        </w:rPr>
        <w:t xml:space="preserve"> on Figure 4.</w:t>
      </w:r>
    </w:p>
    <w:p w14:paraId="47606155" w14:textId="6D2EEB1D" w:rsidR="006038AB" w:rsidRDefault="006038AB" w:rsidP="006038AB">
      <w:pPr>
        <w:pStyle w:val="Heading1"/>
      </w:pPr>
      <w:r>
        <w:t>Discussion</w:t>
      </w:r>
    </w:p>
    <w:p w14:paraId="0E5432BC" w14:textId="227E8ECC" w:rsidR="00B12D4E" w:rsidRDefault="006038AB" w:rsidP="006038AB">
      <w:pPr>
        <w:pStyle w:val="BodyText"/>
        <w:rPr>
          <w:lang w:val="en-US"/>
        </w:rPr>
      </w:pPr>
      <w:r>
        <w:rPr>
          <w:lang w:val="en-US"/>
        </w:rPr>
        <w:t xml:space="preserve">We believe </w:t>
      </w:r>
      <w:r w:rsidR="00BE4CC3">
        <w:rPr>
          <w:lang w:val="en-US"/>
        </w:rPr>
        <w:t>the</w:t>
      </w:r>
      <w:r>
        <w:rPr>
          <w:lang w:val="en-US"/>
        </w:rPr>
        <w:t xml:space="preserve"> additional dimensions in the representational layer help</w:t>
      </w:r>
      <w:r w:rsidR="00BE4CC3">
        <w:rPr>
          <w:lang w:val="en-US"/>
        </w:rPr>
        <w:t>ed</w:t>
      </w:r>
      <w:r>
        <w:rPr>
          <w:lang w:val="en-US"/>
        </w:rPr>
        <w:t xml:space="preserve"> our system to represent the users with more granularity.</w:t>
      </w:r>
      <w:r w:rsidR="0030353C">
        <w:rPr>
          <w:lang w:val="en-US"/>
        </w:rPr>
        <w:t xml:space="preserve"> </w:t>
      </w:r>
      <w:r w:rsidR="00976F55">
        <w:rPr>
          <w:lang w:val="en-US"/>
        </w:rPr>
        <w:t>W</w:t>
      </w:r>
      <w:r>
        <w:rPr>
          <w:lang w:val="en-US"/>
        </w:rPr>
        <w:t xml:space="preserve">ith help of </w:t>
      </w:r>
      <w:r w:rsidR="00976F55">
        <w:rPr>
          <w:lang w:val="en-US"/>
        </w:rPr>
        <w:t>this</w:t>
      </w:r>
      <w:r>
        <w:rPr>
          <w:lang w:val="en-US"/>
        </w:rPr>
        <w:t xml:space="preserve"> new representational layer the system is more likely capable of evading user misclassification. </w:t>
      </w:r>
    </w:p>
    <w:p w14:paraId="7117125F" w14:textId="3B4751C9" w:rsidR="006038AB" w:rsidRDefault="009E0290" w:rsidP="006038AB">
      <w:pPr>
        <w:pStyle w:val="BodyText"/>
        <w:rPr>
          <w:lang w:val="en-US"/>
        </w:rPr>
      </w:pPr>
      <w:r>
        <w:rPr>
          <w:lang w:val="en-US"/>
        </w:rPr>
        <w:t xml:space="preserve">As one can see, </w:t>
      </w:r>
      <w:r w:rsidR="00E466D1">
        <w:rPr>
          <w:lang w:val="en-US"/>
        </w:rPr>
        <w:t xml:space="preserve">the </w:t>
      </w:r>
      <w:r w:rsidR="00390C6A">
        <w:rPr>
          <w:lang w:val="en-US"/>
        </w:rPr>
        <w:t>measured distances</w:t>
      </w:r>
      <w:r w:rsidR="00923484">
        <w:rPr>
          <w:lang w:val="en-US"/>
        </w:rPr>
        <w:t xml:space="preserve"> </w:t>
      </w:r>
      <w:r w:rsidR="006067D2">
        <w:rPr>
          <w:lang w:val="en-US"/>
        </w:rPr>
        <w:t xml:space="preserve">for </w:t>
      </w:r>
      <w:r w:rsidR="00464B90">
        <w:rPr>
          <w:lang w:val="en-US"/>
        </w:rPr>
        <w:t>the emotion anger produced</w:t>
      </w:r>
      <w:r w:rsidR="00FE5F24">
        <w:rPr>
          <w:lang w:val="en-US"/>
        </w:rPr>
        <w:t xml:space="preserve"> higher distances between the low intensity and high intensity datapoints.</w:t>
      </w:r>
      <w:r w:rsidR="00D6341C">
        <w:rPr>
          <w:lang w:val="en-US"/>
        </w:rPr>
        <w:t xml:space="preserve"> </w:t>
      </w:r>
      <w:r w:rsidR="006038AB">
        <w:rPr>
          <w:lang w:val="en-US"/>
        </w:rPr>
        <w:t xml:space="preserve">This effect </w:t>
      </w:r>
      <w:r w:rsidR="007C4A50">
        <w:rPr>
          <w:lang w:val="en-US"/>
        </w:rPr>
        <w:t>is</w:t>
      </w:r>
      <w:r w:rsidR="006038AB">
        <w:rPr>
          <w:lang w:val="en-US"/>
        </w:rPr>
        <w:t xml:space="preserve"> the result of more active Action Units, </w:t>
      </w:r>
      <w:r w:rsidR="006038AB">
        <w:rPr>
          <w:lang w:val="en-US"/>
        </w:rPr>
        <w:fldChar w:fldCharType="begin" w:fldLock="1"/>
      </w:r>
      <w:r w:rsidR="00331304">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6038AB">
        <w:rPr>
          <w:lang w:val="en-US"/>
        </w:rPr>
        <w:fldChar w:fldCharType="separate"/>
      </w:r>
      <w:r w:rsidR="006038AB" w:rsidRPr="004E1805">
        <w:rPr>
          <w:noProof/>
          <w:lang w:val="en-US"/>
        </w:rPr>
        <w:t>[5]</w:t>
      </w:r>
      <w:r w:rsidR="006038AB">
        <w:rPr>
          <w:lang w:val="en-US"/>
        </w:rPr>
        <w:fldChar w:fldCharType="end"/>
      </w:r>
      <w:r w:rsidR="006038AB">
        <w:rPr>
          <w:lang w:val="en-US"/>
        </w:rPr>
        <w:t xml:space="preserve"> i.e. more facial features are active at the same time</w:t>
      </w:r>
      <w:r w:rsidR="00577CC7">
        <w:rPr>
          <w:lang w:val="en-US"/>
        </w:rPr>
        <w:t>.</w:t>
      </w:r>
      <w:r w:rsidR="008A1186">
        <w:rPr>
          <w:lang w:val="en-US"/>
        </w:rPr>
        <w:t xml:space="preserve"> </w:t>
      </w:r>
      <w:r w:rsidR="00C81AA3">
        <w:rPr>
          <w:lang w:val="en-US"/>
        </w:rPr>
        <w:t>Generally,</w:t>
      </w:r>
      <w:r w:rsidR="00F92C7F">
        <w:rPr>
          <w:lang w:val="en-US"/>
        </w:rPr>
        <w:t xml:space="preserve"> </w:t>
      </w:r>
      <w:r w:rsidR="00393EEA">
        <w:rPr>
          <w:lang w:val="en-US"/>
        </w:rPr>
        <w:t xml:space="preserve">the human face </w:t>
      </w:r>
      <w:r w:rsidR="00264FD1">
        <w:rPr>
          <w:lang w:val="en-US"/>
        </w:rPr>
        <w:t>uses mor</w:t>
      </w:r>
      <w:r w:rsidR="00327CFE">
        <w:rPr>
          <w:lang w:val="en-US"/>
        </w:rPr>
        <w:t>e</w:t>
      </w:r>
      <w:r w:rsidR="00264FD1">
        <w:rPr>
          <w:lang w:val="en-US"/>
        </w:rPr>
        <w:t xml:space="preserve"> muscle</w:t>
      </w:r>
      <w:r w:rsidR="00327CFE">
        <w:rPr>
          <w:lang w:val="en-US"/>
        </w:rPr>
        <w:t xml:space="preserve"> movement</w:t>
      </w:r>
      <w:r w:rsidR="00264FD1">
        <w:rPr>
          <w:lang w:val="en-US"/>
        </w:rPr>
        <w:t xml:space="preserve"> to represent</w:t>
      </w:r>
      <w:r w:rsidR="00327CFE">
        <w:rPr>
          <w:lang w:val="en-US"/>
        </w:rPr>
        <w:t xml:space="preserve"> anger, these</w:t>
      </w:r>
      <w:r w:rsidR="002D7459">
        <w:rPr>
          <w:lang w:val="en-US"/>
        </w:rPr>
        <w:t xml:space="preserve"> muscle groups are called Action Units</w:t>
      </w:r>
      <w:r w:rsidR="00415A6A">
        <w:rPr>
          <w:lang w:val="en-US"/>
        </w:rPr>
        <w:t xml:space="preserve">, these were introduced </w:t>
      </w:r>
      <w:r w:rsidR="003E6141">
        <w:rPr>
          <w:lang w:val="en-US"/>
        </w:rPr>
        <w:t>in</w:t>
      </w:r>
      <w:r w:rsidR="000814E1">
        <w:rPr>
          <w:lang w:val="en-US"/>
        </w:rPr>
        <w:t xml:space="preserve"> the system </w:t>
      </w:r>
      <w:r w:rsidR="003E6141">
        <w:rPr>
          <w:lang w:val="en-US"/>
        </w:rPr>
        <w:t xml:space="preserve">Facial Action Coding System, by </w:t>
      </w:r>
      <w:r w:rsidR="00331304" w:rsidRPr="00331304">
        <w:rPr>
          <w:lang w:val="en-US"/>
        </w:rPr>
        <w:t xml:space="preserve">Carl-Herman </w:t>
      </w:r>
      <w:proofErr w:type="spellStart"/>
      <w:r w:rsidR="00331304" w:rsidRPr="00331304">
        <w:rPr>
          <w:lang w:val="en-US"/>
        </w:rPr>
        <w:t>Hjortsjö</w:t>
      </w:r>
      <w:proofErr w:type="spellEnd"/>
      <w:r w:rsidR="00331304">
        <w:rPr>
          <w:lang w:val="en-US"/>
        </w:rPr>
        <w:t xml:space="preserve"> </w:t>
      </w:r>
      <w:r w:rsidR="00331304">
        <w:rPr>
          <w:lang w:val="en-US"/>
        </w:rPr>
        <w:fldChar w:fldCharType="begin" w:fldLock="1"/>
      </w:r>
      <w:r w:rsidR="00331304">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8]","plainTextFormattedCitation":"[8]"},"properties":{"noteIndex":0},"schema":"https://github.com/citation-style-language/schema/raw/master/csl-citation.json"}</w:instrText>
      </w:r>
      <w:r w:rsidR="00331304">
        <w:rPr>
          <w:lang w:val="en-US"/>
        </w:rPr>
        <w:fldChar w:fldCharType="separate"/>
      </w:r>
      <w:r w:rsidR="00331304" w:rsidRPr="00331304">
        <w:rPr>
          <w:noProof/>
          <w:lang w:val="en-US"/>
        </w:rPr>
        <w:t>[8]</w:t>
      </w:r>
      <w:r w:rsidR="00331304">
        <w:rPr>
          <w:lang w:val="en-US"/>
        </w:rPr>
        <w:fldChar w:fldCharType="end"/>
      </w:r>
      <w:r w:rsidR="00331304">
        <w:rPr>
          <w:lang w:val="en-US"/>
        </w:rPr>
        <w:t>.</w:t>
      </w:r>
    </w:p>
    <w:p w14:paraId="27F63A57" w14:textId="77777777" w:rsidR="00D721C3" w:rsidRDefault="00D721C3" w:rsidP="00D721C3">
      <w:pPr>
        <w:pStyle w:val="BodyText"/>
        <w:rPr>
          <w:lang w:val="en-US"/>
        </w:rPr>
      </w:pPr>
      <w:r>
        <w:rPr>
          <w:lang w:val="en-US"/>
        </w:rPr>
        <w:t>With the gathered data it was possible to deduce which emotion had bigger effect on the measured distances, and how much the measured distance and its intensity correlate.</w:t>
      </w:r>
    </w:p>
    <w:p w14:paraId="149B6173" w14:textId="77777777" w:rsidR="00D721C3" w:rsidRDefault="00D721C3" w:rsidP="006038AB">
      <w:pPr>
        <w:pStyle w:val="BodyText"/>
        <w:rPr>
          <w:lang w:val="en-US"/>
        </w:rPr>
      </w:pPr>
    </w:p>
    <w:p w14:paraId="00F1F50F" w14:textId="77777777" w:rsidR="0030353C" w:rsidRDefault="0030353C" w:rsidP="006038AB">
      <w:pPr>
        <w:pStyle w:val="BodyText"/>
        <w:rPr>
          <w:lang w:val="en-US"/>
        </w:rPr>
      </w:pPr>
    </w:p>
    <w:p w14:paraId="21F49748" w14:textId="77777777" w:rsidR="00D001CC" w:rsidRDefault="00D001CC" w:rsidP="00D001CC">
      <w:pPr>
        <w:pStyle w:val="Heading1"/>
      </w:pPr>
      <w:r>
        <w:t>Conclusion</w:t>
      </w:r>
    </w:p>
    <w:p w14:paraId="3F5C61C6" w14:textId="77777777" w:rsidR="003E434A" w:rsidRPr="003E434A" w:rsidRDefault="00D001CC" w:rsidP="003E434A">
      <w:pPr>
        <w:pStyle w:val="BodyText"/>
        <w:rPr>
          <w:lang w:val="hu-HU"/>
        </w:rPr>
      </w:pPr>
      <w:r>
        <w:rPr>
          <w:lang w:val="hu-HU"/>
        </w:rPr>
        <w:t>Text goes here brrrrr.</w:t>
      </w:r>
    </w:p>
    <w:p w14:paraId="08541FE6" w14:textId="77777777" w:rsidR="00E90269" w:rsidRDefault="00E90269" w:rsidP="00D001CC">
      <w:pPr>
        <w:pStyle w:val="BodyText"/>
        <w:rPr>
          <w:lang w:val="hu-HU"/>
        </w:rPr>
      </w:pPr>
    </w:p>
    <w:p w14:paraId="7CFDB574" w14:textId="77777777" w:rsidR="00E90269" w:rsidRDefault="00E90269" w:rsidP="00D001CC">
      <w:pPr>
        <w:pStyle w:val="BodyText"/>
        <w:rPr>
          <w:lang w:val="hu-HU"/>
        </w:rPr>
      </w:pPr>
    </w:p>
    <w:p w14:paraId="733367EB" w14:textId="77777777" w:rsidR="00E90269" w:rsidRDefault="00E90269" w:rsidP="00D001CC">
      <w:pPr>
        <w:pStyle w:val="BodyText"/>
        <w:rPr>
          <w:lang w:val="hu-HU"/>
        </w:rPr>
      </w:pPr>
    </w:p>
    <w:p w14:paraId="62C1D886" w14:textId="77777777" w:rsidR="00E90269" w:rsidRDefault="00E90269" w:rsidP="00D001CC">
      <w:pPr>
        <w:pStyle w:val="BodyText"/>
        <w:rPr>
          <w:lang w:val="hu-HU"/>
        </w:rPr>
      </w:pPr>
    </w:p>
    <w:p w14:paraId="2C6E3BF1" w14:textId="77777777" w:rsidR="00E90269" w:rsidRDefault="00E90269" w:rsidP="00D001CC">
      <w:pPr>
        <w:pStyle w:val="BodyText"/>
        <w:rPr>
          <w:lang w:val="hu-HU"/>
        </w:rPr>
      </w:pPr>
    </w:p>
    <w:p w14:paraId="064F62AC" w14:textId="77777777" w:rsidR="00E90269" w:rsidRDefault="00E90269" w:rsidP="00D001CC">
      <w:pPr>
        <w:pStyle w:val="BodyText"/>
        <w:rPr>
          <w:lang w:val="hu-HU"/>
        </w:rPr>
      </w:pPr>
    </w:p>
    <w:p w14:paraId="5C6DAEED" w14:textId="77777777" w:rsidR="00E90269" w:rsidRDefault="00E90269" w:rsidP="00D001CC">
      <w:pPr>
        <w:pStyle w:val="BodyText"/>
        <w:rPr>
          <w:lang w:val="hu-HU"/>
        </w:rPr>
      </w:pPr>
    </w:p>
    <w:p w14:paraId="079A0A90" w14:textId="77777777" w:rsidR="00E90269" w:rsidRDefault="00E90269" w:rsidP="00D001CC">
      <w:pPr>
        <w:pStyle w:val="BodyText"/>
        <w:rPr>
          <w:lang w:val="hu-HU"/>
        </w:rPr>
      </w:pPr>
    </w:p>
    <w:p w14:paraId="321B5779" w14:textId="77777777" w:rsidR="00E90269" w:rsidRDefault="00E90269" w:rsidP="00D001CC">
      <w:pPr>
        <w:pStyle w:val="BodyText"/>
        <w:rPr>
          <w:lang w:val="hu-HU"/>
        </w:rPr>
      </w:pPr>
    </w:p>
    <w:p w14:paraId="7D02318E" w14:textId="77777777" w:rsidR="00E90269" w:rsidRDefault="00E90269" w:rsidP="00D001CC">
      <w:pPr>
        <w:pStyle w:val="BodyText"/>
        <w:rPr>
          <w:lang w:val="hu-HU"/>
        </w:rPr>
      </w:pPr>
    </w:p>
    <w:p w14:paraId="619854EC" w14:textId="77777777" w:rsidR="00E90269" w:rsidRDefault="00E90269" w:rsidP="00D001CC">
      <w:pPr>
        <w:pStyle w:val="BodyText"/>
        <w:rPr>
          <w:lang w:val="hu-HU"/>
        </w:rPr>
      </w:pPr>
    </w:p>
    <w:p w14:paraId="6682E72B" w14:textId="77777777" w:rsidR="00E90269" w:rsidRPr="00541A4C" w:rsidRDefault="00E90269" w:rsidP="00D001CC">
      <w:pPr>
        <w:pStyle w:val="BodyText"/>
        <w:rPr>
          <w:lang w:val="hu-HU"/>
        </w:rPr>
      </w:pPr>
    </w:p>
    <w:p w14:paraId="561FC0BF" w14:textId="77777777" w:rsidR="00D001CC" w:rsidRDefault="00D001CC" w:rsidP="00D001CC">
      <w:pPr>
        <w:pStyle w:val="Heading5"/>
      </w:pPr>
      <w:r w:rsidRPr="005B520E">
        <w:t>Acknowledgment</w:t>
      </w:r>
    </w:p>
    <w:p w14:paraId="1B3234BC" w14:textId="48F5FB8D" w:rsidR="00D001CC" w:rsidRPr="00583247" w:rsidRDefault="00D001CC" w:rsidP="00D001CC">
      <w:pPr>
        <w:pStyle w:val="BodyText"/>
        <w:rPr>
          <w:lang w:val="en-US"/>
        </w:rPr>
      </w:pPr>
      <w:r w:rsidRPr="00583247">
        <w:rPr>
          <w:lang w:val="en-US"/>
        </w:rPr>
        <w:t>The authors declare no conflict of interest. The authors</w:t>
      </w:r>
      <w:r>
        <w:rPr>
          <w:lang w:val="en-US"/>
        </w:rPr>
        <w:t xml:space="preserve"> </w:t>
      </w:r>
      <w:r w:rsidRPr="00583247">
        <w:rPr>
          <w:lang w:val="en-US"/>
        </w:rPr>
        <w:t>would like to express their gratitude to those who have</w:t>
      </w:r>
      <w:r>
        <w:rPr>
          <w:lang w:val="en-US"/>
        </w:rPr>
        <w:t xml:space="preserve"> </w:t>
      </w:r>
      <w:r w:rsidRPr="00583247">
        <w:rPr>
          <w:lang w:val="en-US"/>
        </w:rPr>
        <w:t>provided their help in the various experiments.</w:t>
      </w:r>
    </w:p>
    <w:p w14:paraId="1FC01D67" w14:textId="77777777" w:rsidR="00380717" w:rsidRDefault="00380717">
      <w:pPr>
        <w:spacing w:after="160" w:line="259" w:lineRule="auto"/>
        <w:jc w:val="left"/>
        <w:rPr>
          <w:spacing w:val="-1"/>
          <w:lang w:eastAsia="x-none"/>
        </w:rPr>
      </w:pPr>
      <w:r>
        <w:br w:type="page"/>
      </w:r>
    </w:p>
    <w:p w14:paraId="701DBF80" w14:textId="77777777" w:rsidR="00D001CC" w:rsidRDefault="00D001CC" w:rsidP="00D001CC">
      <w:pPr>
        <w:pStyle w:val="Heading5"/>
      </w:pPr>
      <w:r w:rsidRPr="005B520E">
        <w:lastRenderedPageBreak/>
        <w:t>References</w:t>
      </w:r>
    </w:p>
    <w:p w14:paraId="40487BF9" w14:textId="77777777" w:rsidR="00D001CC" w:rsidRPr="004E1805" w:rsidRDefault="00D001CC" w:rsidP="00D001CC">
      <w:pPr>
        <w:widowControl w:val="0"/>
        <w:autoSpaceDE w:val="0"/>
        <w:autoSpaceDN w:val="0"/>
        <w:adjustRightInd w:val="0"/>
        <w:spacing w:after="120"/>
        <w:ind w:left="640" w:hanging="640"/>
        <w:jc w:val="left"/>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Pr="004E1805">
        <w:rPr>
          <w:noProof/>
          <w:szCs w:val="24"/>
        </w:rPr>
        <w:t>[1]</w:t>
      </w:r>
      <w:r w:rsidRPr="004E1805">
        <w:rPr>
          <w:noProof/>
          <w:szCs w:val="24"/>
        </w:rPr>
        <w:tab/>
        <w:t xml:space="preserve">P. S. Tóth, A. T. Tóth, and S. Mészáros, “Concept and implementation of a smart mirror,” in </w:t>
      </w:r>
      <w:r w:rsidRPr="004E1805">
        <w:rPr>
          <w:i/>
          <w:iCs/>
          <w:noProof/>
          <w:szCs w:val="24"/>
        </w:rPr>
        <w:t>14 th International Symposium on Applied Informatics and Related Areas organized in the frame of Hungarian Science Festival 2019 by Óbuda University</w:t>
      </w:r>
      <w:r w:rsidRPr="004E1805">
        <w:rPr>
          <w:noProof/>
          <w:szCs w:val="24"/>
        </w:rPr>
        <w:t>, 2019.</w:t>
      </w:r>
    </w:p>
    <w:p w14:paraId="37C8DDA5"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2]</w:t>
      </w:r>
      <w:r w:rsidRPr="004E1805">
        <w:rPr>
          <w:noProof/>
          <w:szCs w:val="24"/>
        </w:rPr>
        <w:tab/>
        <w:t xml:space="preserve">K. Zhang, Z. Zhang, Z. Li, S. Member, Y. Qiao, and S. Member, “(MTCNN) Multi-task Cascaded Convolutional Networks,” </w:t>
      </w:r>
      <w:r w:rsidRPr="004E1805">
        <w:rPr>
          <w:i/>
          <w:iCs/>
          <w:noProof/>
          <w:szCs w:val="24"/>
        </w:rPr>
        <w:t>IEEE Signal Process. Lett.</w:t>
      </w:r>
      <w:r w:rsidRPr="004E1805">
        <w:rPr>
          <w:noProof/>
          <w:szCs w:val="24"/>
        </w:rPr>
        <w:t>, vol. 23, no. 10, pp. 1499–1503, 2016, doi: 10.1109/LSP.2016.2603342.</w:t>
      </w:r>
    </w:p>
    <w:p w14:paraId="2FEBC2C8"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3]</w:t>
      </w:r>
      <w:r w:rsidRPr="004E1805">
        <w:rPr>
          <w:noProof/>
          <w:szCs w:val="24"/>
        </w:rPr>
        <w:tab/>
        <w:t xml:space="preserve">A. Paszke </w:t>
      </w:r>
      <w:r w:rsidRPr="004E1805">
        <w:rPr>
          <w:i/>
          <w:iCs/>
          <w:noProof/>
          <w:szCs w:val="24"/>
        </w:rPr>
        <w:t>et al.</w:t>
      </w:r>
      <w:r w:rsidRPr="004E1805">
        <w:rPr>
          <w:noProof/>
          <w:szCs w:val="24"/>
        </w:rPr>
        <w:t xml:space="preserve">, “PyTorch: An Imperative Style, High-Performance Deep Learning Library,” in </w:t>
      </w:r>
      <w:r w:rsidRPr="004E1805">
        <w:rPr>
          <w:i/>
          <w:iCs/>
          <w:noProof/>
          <w:szCs w:val="24"/>
        </w:rPr>
        <w:t>Advances in Neural Information Processing Systems 32 (NIPS 2019)</w:t>
      </w:r>
      <w:r w:rsidRPr="004E1805">
        <w:rPr>
          <w:noProof/>
          <w:szCs w:val="24"/>
        </w:rPr>
        <w:t>, 2019.</w:t>
      </w:r>
    </w:p>
    <w:p w14:paraId="029C4335"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4]</w:t>
      </w:r>
      <w:r w:rsidRPr="004E1805">
        <w:rPr>
          <w:noProof/>
          <w:szCs w:val="24"/>
        </w:rPr>
        <w:tab/>
        <w:t>Singular Inversions Inc., “FaceGen Modeller.” Singular Inversions Inc., 2020, [Online]. Available: www.FaceGen.com.</w:t>
      </w:r>
    </w:p>
    <w:p w14:paraId="3FCB05D8"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5]</w:t>
      </w:r>
      <w:r w:rsidRPr="004E1805">
        <w:rPr>
          <w:noProof/>
          <w:szCs w:val="24"/>
        </w:rPr>
        <w:tab/>
        <w:t xml:space="preserve">E. B. Roesch, L. Tamarit, L. Reveret, D. Grandjean, D. Sander, and K. R. Scherer, “FACSGen: A Tool to Synthesize Emotional Facial Expressions Through Systematic Manipulation of Facial Action Units,” </w:t>
      </w:r>
      <w:r w:rsidRPr="004E1805">
        <w:rPr>
          <w:i/>
          <w:iCs/>
          <w:noProof/>
          <w:szCs w:val="24"/>
        </w:rPr>
        <w:t>J. Nonverbal Behav.</w:t>
      </w:r>
      <w:r w:rsidRPr="004E1805">
        <w:rPr>
          <w:noProof/>
          <w:szCs w:val="24"/>
        </w:rPr>
        <w:t>, vol. 35, no. 1, pp. 1–16, 2011, doi: 10.1007/s10919-010-0095-9.</w:t>
      </w:r>
    </w:p>
    <w:p w14:paraId="6AAC1526"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6]</w:t>
      </w:r>
      <w:r w:rsidRPr="004E1805">
        <w:rPr>
          <w:noProof/>
          <w:szCs w:val="24"/>
        </w:rPr>
        <w:tab/>
        <w:t>ShareX Team, “ShareX.” 2020, [Online]. Available: https://getsharex.com/.</w:t>
      </w:r>
    </w:p>
    <w:p w14:paraId="66B42FF0" w14:textId="77777777" w:rsidR="00D001CC" w:rsidRPr="004E1805" w:rsidRDefault="00D001CC" w:rsidP="00D001CC">
      <w:pPr>
        <w:widowControl w:val="0"/>
        <w:autoSpaceDE w:val="0"/>
        <w:autoSpaceDN w:val="0"/>
        <w:adjustRightInd w:val="0"/>
        <w:spacing w:after="120"/>
        <w:ind w:left="640" w:hanging="640"/>
        <w:jc w:val="left"/>
        <w:rPr>
          <w:noProof/>
        </w:rPr>
      </w:pPr>
      <w:r w:rsidRPr="004E1805">
        <w:rPr>
          <w:noProof/>
          <w:szCs w:val="24"/>
        </w:rPr>
        <w:t>[7]</w:t>
      </w:r>
      <w:r w:rsidRPr="004E1805">
        <w:rPr>
          <w:noProof/>
          <w:szCs w:val="24"/>
        </w:rPr>
        <w:tab/>
        <w:t xml:space="preserve">F. Schroff, D. Kalenichenko, and J. Philbin, “FaceNet: A unified embedding for face recognition and clustering,” </w:t>
      </w:r>
      <w:r w:rsidRPr="004E1805">
        <w:rPr>
          <w:i/>
          <w:iCs/>
          <w:noProof/>
          <w:szCs w:val="24"/>
        </w:rPr>
        <w:t>Proc. IEEE Comput. Soc. Conf. Comput. Vis. Pattern Recognit.</w:t>
      </w:r>
      <w:r w:rsidRPr="004E1805">
        <w:rPr>
          <w:noProof/>
          <w:szCs w:val="24"/>
        </w:rPr>
        <w:t>, vol. 07-12-June, pp. 815–823, 2015, doi: 10.1109/CVPR.2015.7298682.</w:t>
      </w:r>
    </w:p>
    <w:p w14:paraId="1D28C1D9" w14:textId="29A001ED" w:rsidR="006038AB" w:rsidRDefault="00D001CC" w:rsidP="006038AB">
      <w:pPr>
        <w:pStyle w:val="BodyText"/>
        <w:rPr>
          <w:lang w:val="en-US"/>
        </w:rPr>
      </w:pPr>
      <w:r>
        <w:rPr>
          <w:lang w:val="hu-HU"/>
        </w:rPr>
        <w:fldChar w:fldCharType="end"/>
      </w:r>
    </w:p>
    <w:p w14:paraId="5613431A" w14:textId="29C45D83"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0D891888" w14:textId="1BD5526F" w:rsidR="00541A4C" w:rsidRPr="00541A4C" w:rsidRDefault="00541A4C" w:rsidP="00F20D9D">
      <w:pPr>
        <w:pStyle w:val="BodyText"/>
        <w:jc w:val="left"/>
        <w:rPr>
          <w:lang w:val="hu-HU"/>
        </w:rPr>
      </w:pPr>
    </w:p>
    <w:p w14:paraId="740DB3D4" w14:textId="4CA1FEA4" w:rsidR="009251D8" w:rsidRDefault="009251D8" w:rsidP="009251D8">
      <w:pPr>
        <w:pStyle w:val="references"/>
        <w:numPr>
          <w:ilvl w:val="0"/>
          <w:numId w:val="0"/>
        </w:numPr>
        <w:ind w:left="360" w:hanging="360"/>
      </w:pPr>
    </w:p>
    <w:p w14:paraId="4CB8CD6B" w14:textId="43D34D82"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w:t>
      </w:r>
      <w:r w:rsidRPr="00F96569">
        <w:rPr>
          <w:rFonts w:eastAsia="SimSun"/>
          <w:b/>
          <w:noProof w:val="0"/>
          <w:color w:val="FF0000"/>
          <w:spacing w:val="-1"/>
          <w:sz w:val="20"/>
          <w:szCs w:val="20"/>
          <w:lang w:val="x-none" w:eastAsia="x-none"/>
        </w:rPr>
        <w:t xml:space="preserve">ensure that all template text is removed from your conference paper prior to submission to the conference. Failure to remove template text from your paper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6A525D48" w14:textId="3C47E70B" w:rsidR="00DF2AB1" w:rsidRDefault="00DF2AB1" w:rsidP="00DF2AB1">
      <w:pPr>
        <w:jc w:val="both"/>
      </w:pP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1DC17C" w14:textId="77777777" w:rsidR="00E123EA" w:rsidRDefault="00E123EA" w:rsidP="001458CB">
      <w:r>
        <w:separator/>
      </w:r>
    </w:p>
  </w:endnote>
  <w:endnote w:type="continuationSeparator" w:id="0">
    <w:p w14:paraId="3314F1A5" w14:textId="77777777" w:rsidR="00E123EA" w:rsidRDefault="00E123EA" w:rsidP="001458CB">
      <w:r>
        <w:continuationSeparator/>
      </w:r>
    </w:p>
  </w:endnote>
  <w:endnote w:type="continuationNotice" w:id="1">
    <w:p w14:paraId="6C82C482" w14:textId="77777777" w:rsidR="00E123EA" w:rsidRDefault="00E123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154A9" w14:textId="77777777" w:rsidR="00E123EA" w:rsidRDefault="00E123EA" w:rsidP="001458CB">
      <w:r>
        <w:separator/>
      </w:r>
    </w:p>
  </w:footnote>
  <w:footnote w:type="continuationSeparator" w:id="0">
    <w:p w14:paraId="5BA6F117" w14:textId="77777777" w:rsidR="00E123EA" w:rsidRDefault="00E123EA" w:rsidP="001458CB">
      <w:r>
        <w:continuationSeparator/>
      </w:r>
    </w:p>
  </w:footnote>
  <w:footnote w:type="continuationNotice" w:id="1">
    <w:p w14:paraId="60B83FCA" w14:textId="77777777" w:rsidR="00E123EA" w:rsidRDefault="00E123E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14D31"/>
    <w:rsid w:val="000222C9"/>
    <w:rsid w:val="00022614"/>
    <w:rsid w:val="00025CC3"/>
    <w:rsid w:val="0003642A"/>
    <w:rsid w:val="00037B54"/>
    <w:rsid w:val="000421D8"/>
    <w:rsid w:val="000519FF"/>
    <w:rsid w:val="000546D9"/>
    <w:rsid w:val="00054938"/>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A1FF9"/>
    <w:rsid w:val="000A526A"/>
    <w:rsid w:val="000A73A4"/>
    <w:rsid w:val="000A7D54"/>
    <w:rsid w:val="000B47FF"/>
    <w:rsid w:val="000B4814"/>
    <w:rsid w:val="000B5CA4"/>
    <w:rsid w:val="000C1030"/>
    <w:rsid w:val="000C63C9"/>
    <w:rsid w:val="000D2362"/>
    <w:rsid w:val="000D32AC"/>
    <w:rsid w:val="000D5CF6"/>
    <w:rsid w:val="000E1C95"/>
    <w:rsid w:val="000E30F1"/>
    <w:rsid w:val="000E3B0E"/>
    <w:rsid w:val="000E7D40"/>
    <w:rsid w:val="000E7E37"/>
    <w:rsid w:val="000F0BE0"/>
    <w:rsid w:val="000F22B8"/>
    <w:rsid w:val="000F28DF"/>
    <w:rsid w:val="000F3B54"/>
    <w:rsid w:val="000F5386"/>
    <w:rsid w:val="000F60C6"/>
    <w:rsid w:val="000F722E"/>
    <w:rsid w:val="00101CBA"/>
    <w:rsid w:val="00102382"/>
    <w:rsid w:val="00104012"/>
    <w:rsid w:val="00105336"/>
    <w:rsid w:val="00111263"/>
    <w:rsid w:val="001128BB"/>
    <w:rsid w:val="00113232"/>
    <w:rsid w:val="00114D15"/>
    <w:rsid w:val="00117AE5"/>
    <w:rsid w:val="00117E90"/>
    <w:rsid w:val="001204CA"/>
    <w:rsid w:val="00121CA1"/>
    <w:rsid w:val="00122B4A"/>
    <w:rsid w:val="001233F3"/>
    <w:rsid w:val="00130E73"/>
    <w:rsid w:val="00133377"/>
    <w:rsid w:val="001339D4"/>
    <w:rsid w:val="001371D3"/>
    <w:rsid w:val="00140342"/>
    <w:rsid w:val="00140482"/>
    <w:rsid w:val="00140B1D"/>
    <w:rsid w:val="001416ED"/>
    <w:rsid w:val="001458CB"/>
    <w:rsid w:val="00146310"/>
    <w:rsid w:val="00146F41"/>
    <w:rsid w:val="001525EB"/>
    <w:rsid w:val="00152619"/>
    <w:rsid w:val="001632BC"/>
    <w:rsid w:val="001640E2"/>
    <w:rsid w:val="001771DB"/>
    <w:rsid w:val="0018046C"/>
    <w:rsid w:val="00184233"/>
    <w:rsid w:val="0018493D"/>
    <w:rsid w:val="00190FB2"/>
    <w:rsid w:val="0019789B"/>
    <w:rsid w:val="001A01C1"/>
    <w:rsid w:val="001A3895"/>
    <w:rsid w:val="001A76B9"/>
    <w:rsid w:val="001A76C8"/>
    <w:rsid w:val="001B208C"/>
    <w:rsid w:val="001B30B7"/>
    <w:rsid w:val="001C1DAE"/>
    <w:rsid w:val="001C5162"/>
    <w:rsid w:val="001C5B69"/>
    <w:rsid w:val="001D1606"/>
    <w:rsid w:val="001D1715"/>
    <w:rsid w:val="001D50A6"/>
    <w:rsid w:val="001D5DEB"/>
    <w:rsid w:val="001D6358"/>
    <w:rsid w:val="001D68AB"/>
    <w:rsid w:val="001E1CA5"/>
    <w:rsid w:val="001E3B46"/>
    <w:rsid w:val="001E7F3D"/>
    <w:rsid w:val="001F3CD8"/>
    <w:rsid w:val="0020298F"/>
    <w:rsid w:val="00203D4C"/>
    <w:rsid w:val="00207957"/>
    <w:rsid w:val="00207E9C"/>
    <w:rsid w:val="00211D5C"/>
    <w:rsid w:val="002157CB"/>
    <w:rsid w:val="002160B3"/>
    <w:rsid w:val="00231D75"/>
    <w:rsid w:val="002331A3"/>
    <w:rsid w:val="0023443F"/>
    <w:rsid w:val="002361FE"/>
    <w:rsid w:val="002379CC"/>
    <w:rsid w:val="002410DC"/>
    <w:rsid w:val="002430CC"/>
    <w:rsid w:val="00247CEB"/>
    <w:rsid w:val="0025513D"/>
    <w:rsid w:val="00260117"/>
    <w:rsid w:val="00262449"/>
    <w:rsid w:val="00262690"/>
    <w:rsid w:val="002628EC"/>
    <w:rsid w:val="00264FD1"/>
    <w:rsid w:val="002651FE"/>
    <w:rsid w:val="002721E0"/>
    <w:rsid w:val="00272B1C"/>
    <w:rsid w:val="00275CAF"/>
    <w:rsid w:val="00276E42"/>
    <w:rsid w:val="002803A0"/>
    <w:rsid w:val="0028069A"/>
    <w:rsid w:val="00282E2B"/>
    <w:rsid w:val="002851FF"/>
    <w:rsid w:val="00290D29"/>
    <w:rsid w:val="00292C5B"/>
    <w:rsid w:val="002952D4"/>
    <w:rsid w:val="002A66B1"/>
    <w:rsid w:val="002B1684"/>
    <w:rsid w:val="002B5E99"/>
    <w:rsid w:val="002B64F0"/>
    <w:rsid w:val="002C58EE"/>
    <w:rsid w:val="002C7F25"/>
    <w:rsid w:val="002D1D42"/>
    <w:rsid w:val="002D1DF8"/>
    <w:rsid w:val="002D4288"/>
    <w:rsid w:val="002D6E6A"/>
    <w:rsid w:val="002D7459"/>
    <w:rsid w:val="002E4236"/>
    <w:rsid w:val="002E59A4"/>
    <w:rsid w:val="002F2200"/>
    <w:rsid w:val="002F289E"/>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2CAB"/>
    <w:rsid w:val="003342E0"/>
    <w:rsid w:val="00334385"/>
    <w:rsid w:val="00343CD8"/>
    <w:rsid w:val="003540C2"/>
    <w:rsid w:val="00360632"/>
    <w:rsid w:val="00364CD9"/>
    <w:rsid w:val="00367583"/>
    <w:rsid w:val="00372B17"/>
    <w:rsid w:val="00374A9E"/>
    <w:rsid w:val="00380717"/>
    <w:rsid w:val="00381517"/>
    <w:rsid w:val="00381DC5"/>
    <w:rsid w:val="00383A76"/>
    <w:rsid w:val="003847DC"/>
    <w:rsid w:val="00384C9E"/>
    <w:rsid w:val="00384F18"/>
    <w:rsid w:val="003867E9"/>
    <w:rsid w:val="00390C6A"/>
    <w:rsid w:val="003917DC"/>
    <w:rsid w:val="00391DDA"/>
    <w:rsid w:val="003930C1"/>
    <w:rsid w:val="00393EEA"/>
    <w:rsid w:val="003948DB"/>
    <w:rsid w:val="00394C8F"/>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576E"/>
    <w:rsid w:val="003D3EA3"/>
    <w:rsid w:val="003D5DE6"/>
    <w:rsid w:val="003E0567"/>
    <w:rsid w:val="003E07DA"/>
    <w:rsid w:val="003E434A"/>
    <w:rsid w:val="003E523B"/>
    <w:rsid w:val="003E6141"/>
    <w:rsid w:val="003F18F3"/>
    <w:rsid w:val="003F3067"/>
    <w:rsid w:val="003F59C4"/>
    <w:rsid w:val="003F7823"/>
    <w:rsid w:val="003F7DEE"/>
    <w:rsid w:val="00400089"/>
    <w:rsid w:val="00400319"/>
    <w:rsid w:val="004008A8"/>
    <w:rsid w:val="0040359E"/>
    <w:rsid w:val="004100D4"/>
    <w:rsid w:val="00413EBB"/>
    <w:rsid w:val="00415A6A"/>
    <w:rsid w:val="00415B09"/>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6131B"/>
    <w:rsid w:val="0046352A"/>
    <w:rsid w:val="00464B90"/>
    <w:rsid w:val="004657D4"/>
    <w:rsid w:val="00471246"/>
    <w:rsid w:val="0047183E"/>
    <w:rsid w:val="00473AAD"/>
    <w:rsid w:val="00474C3A"/>
    <w:rsid w:val="00481F40"/>
    <w:rsid w:val="00487DC2"/>
    <w:rsid w:val="00487F4B"/>
    <w:rsid w:val="00490CE5"/>
    <w:rsid w:val="004A39A7"/>
    <w:rsid w:val="004A602C"/>
    <w:rsid w:val="004B1712"/>
    <w:rsid w:val="004B2090"/>
    <w:rsid w:val="004C0DEB"/>
    <w:rsid w:val="004C2517"/>
    <w:rsid w:val="004C268E"/>
    <w:rsid w:val="004C6D2C"/>
    <w:rsid w:val="004C721F"/>
    <w:rsid w:val="004D0EA2"/>
    <w:rsid w:val="004D174E"/>
    <w:rsid w:val="004D1A68"/>
    <w:rsid w:val="004D2BB7"/>
    <w:rsid w:val="004D7347"/>
    <w:rsid w:val="004E1805"/>
    <w:rsid w:val="004E2519"/>
    <w:rsid w:val="004E727E"/>
    <w:rsid w:val="004F2D58"/>
    <w:rsid w:val="004F2FA4"/>
    <w:rsid w:val="004F3FE7"/>
    <w:rsid w:val="00500BC9"/>
    <w:rsid w:val="00503756"/>
    <w:rsid w:val="00504F3D"/>
    <w:rsid w:val="005070B6"/>
    <w:rsid w:val="00510D3C"/>
    <w:rsid w:val="005128C0"/>
    <w:rsid w:val="00515A8D"/>
    <w:rsid w:val="00517952"/>
    <w:rsid w:val="005217BA"/>
    <w:rsid w:val="00523C0F"/>
    <w:rsid w:val="00530B75"/>
    <w:rsid w:val="00541A4C"/>
    <w:rsid w:val="00542236"/>
    <w:rsid w:val="00543095"/>
    <w:rsid w:val="005447CD"/>
    <w:rsid w:val="005469EA"/>
    <w:rsid w:val="00551CAA"/>
    <w:rsid w:val="00552C7A"/>
    <w:rsid w:val="00553D97"/>
    <w:rsid w:val="00555804"/>
    <w:rsid w:val="00555BF0"/>
    <w:rsid w:val="005618F5"/>
    <w:rsid w:val="0056200F"/>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5BB3"/>
    <w:rsid w:val="005F3A18"/>
    <w:rsid w:val="005F3A1C"/>
    <w:rsid w:val="005F4494"/>
    <w:rsid w:val="00600AA4"/>
    <w:rsid w:val="00602176"/>
    <w:rsid w:val="006038AB"/>
    <w:rsid w:val="006067D2"/>
    <w:rsid w:val="006104B2"/>
    <w:rsid w:val="006106C6"/>
    <w:rsid w:val="006124FE"/>
    <w:rsid w:val="006130A8"/>
    <w:rsid w:val="00615D6A"/>
    <w:rsid w:val="00617C3B"/>
    <w:rsid w:val="00627811"/>
    <w:rsid w:val="00631410"/>
    <w:rsid w:val="00637949"/>
    <w:rsid w:val="00637DCA"/>
    <w:rsid w:val="00647ED5"/>
    <w:rsid w:val="006548F1"/>
    <w:rsid w:val="00654C6A"/>
    <w:rsid w:val="00654D73"/>
    <w:rsid w:val="00662FE4"/>
    <w:rsid w:val="00663CAF"/>
    <w:rsid w:val="00666514"/>
    <w:rsid w:val="00666DCF"/>
    <w:rsid w:val="00674E21"/>
    <w:rsid w:val="00686236"/>
    <w:rsid w:val="00687055"/>
    <w:rsid w:val="00692ADE"/>
    <w:rsid w:val="00692C1A"/>
    <w:rsid w:val="00694C50"/>
    <w:rsid w:val="00696F8F"/>
    <w:rsid w:val="006A1C5F"/>
    <w:rsid w:val="006A2ADA"/>
    <w:rsid w:val="006B110D"/>
    <w:rsid w:val="006B261D"/>
    <w:rsid w:val="006C0EE4"/>
    <w:rsid w:val="006C2F7E"/>
    <w:rsid w:val="006D1E17"/>
    <w:rsid w:val="006D31D6"/>
    <w:rsid w:val="006D4461"/>
    <w:rsid w:val="006D4714"/>
    <w:rsid w:val="006E0135"/>
    <w:rsid w:val="006E2B01"/>
    <w:rsid w:val="006E7AC5"/>
    <w:rsid w:val="006F07AA"/>
    <w:rsid w:val="006F4D60"/>
    <w:rsid w:val="00703567"/>
    <w:rsid w:val="00705711"/>
    <w:rsid w:val="00710C9E"/>
    <w:rsid w:val="00711298"/>
    <w:rsid w:val="0071177B"/>
    <w:rsid w:val="007153D4"/>
    <w:rsid w:val="0072049A"/>
    <w:rsid w:val="00720C73"/>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B90"/>
    <w:rsid w:val="00804AEB"/>
    <w:rsid w:val="00804E1D"/>
    <w:rsid w:val="0080680C"/>
    <w:rsid w:val="008073EA"/>
    <w:rsid w:val="0081067B"/>
    <w:rsid w:val="00810AFB"/>
    <w:rsid w:val="008127B9"/>
    <w:rsid w:val="008127F3"/>
    <w:rsid w:val="008128D5"/>
    <w:rsid w:val="00813B97"/>
    <w:rsid w:val="008263A0"/>
    <w:rsid w:val="00832D0B"/>
    <w:rsid w:val="00833F6A"/>
    <w:rsid w:val="008361C6"/>
    <w:rsid w:val="008571EE"/>
    <w:rsid w:val="00857950"/>
    <w:rsid w:val="008610D8"/>
    <w:rsid w:val="00862F0E"/>
    <w:rsid w:val="008652F3"/>
    <w:rsid w:val="00865FB5"/>
    <w:rsid w:val="008672E7"/>
    <w:rsid w:val="00867430"/>
    <w:rsid w:val="008704E4"/>
    <w:rsid w:val="0087273D"/>
    <w:rsid w:val="00873528"/>
    <w:rsid w:val="008745A0"/>
    <w:rsid w:val="00884181"/>
    <w:rsid w:val="008842B7"/>
    <w:rsid w:val="008906DC"/>
    <w:rsid w:val="00893617"/>
    <w:rsid w:val="00893A05"/>
    <w:rsid w:val="00894075"/>
    <w:rsid w:val="008945C3"/>
    <w:rsid w:val="00896271"/>
    <w:rsid w:val="0089682D"/>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5E73"/>
    <w:rsid w:val="008F0A4C"/>
    <w:rsid w:val="008F124E"/>
    <w:rsid w:val="00904460"/>
    <w:rsid w:val="00905599"/>
    <w:rsid w:val="00906C28"/>
    <w:rsid w:val="00911C61"/>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54270"/>
    <w:rsid w:val="00954B03"/>
    <w:rsid w:val="00957451"/>
    <w:rsid w:val="00957CAC"/>
    <w:rsid w:val="00963ADC"/>
    <w:rsid w:val="00963F9D"/>
    <w:rsid w:val="00964BA4"/>
    <w:rsid w:val="009700C3"/>
    <w:rsid w:val="00972719"/>
    <w:rsid w:val="00972946"/>
    <w:rsid w:val="00972FD1"/>
    <w:rsid w:val="009739EA"/>
    <w:rsid w:val="00976F55"/>
    <w:rsid w:val="00986717"/>
    <w:rsid w:val="00986778"/>
    <w:rsid w:val="00987BB5"/>
    <w:rsid w:val="00990706"/>
    <w:rsid w:val="009941A5"/>
    <w:rsid w:val="009A0558"/>
    <w:rsid w:val="009A129A"/>
    <w:rsid w:val="009A27C9"/>
    <w:rsid w:val="009A4CD4"/>
    <w:rsid w:val="009A5288"/>
    <w:rsid w:val="009A5522"/>
    <w:rsid w:val="009B31A0"/>
    <w:rsid w:val="009B44BA"/>
    <w:rsid w:val="009B6D83"/>
    <w:rsid w:val="009C32DB"/>
    <w:rsid w:val="009C3818"/>
    <w:rsid w:val="009D136A"/>
    <w:rsid w:val="009D7CFF"/>
    <w:rsid w:val="009E0290"/>
    <w:rsid w:val="009E06D5"/>
    <w:rsid w:val="009E610B"/>
    <w:rsid w:val="009F085A"/>
    <w:rsid w:val="009F3437"/>
    <w:rsid w:val="009F36B7"/>
    <w:rsid w:val="00A00BEC"/>
    <w:rsid w:val="00A0175F"/>
    <w:rsid w:val="00A05D2D"/>
    <w:rsid w:val="00A10E68"/>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8B4"/>
    <w:rsid w:val="00A77659"/>
    <w:rsid w:val="00A82D5A"/>
    <w:rsid w:val="00A84A30"/>
    <w:rsid w:val="00A9023C"/>
    <w:rsid w:val="00A90C3A"/>
    <w:rsid w:val="00A92A22"/>
    <w:rsid w:val="00A94BB3"/>
    <w:rsid w:val="00A94BF2"/>
    <w:rsid w:val="00A953D5"/>
    <w:rsid w:val="00AA0016"/>
    <w:rsid w:val="00AA1E11"/>
    <w:rsid w:val="00AA6478"/>
    <w:rsid w:val="00AA797D"/>
    <w:rsid w:val="00AB7E7C"/>
    <w:rsid w:val="00AC03C6"/>
    <w:rsid w:val="00AC21A4"/>
    <w:rsid w:val="00AC418F"/>
    <w:rsid w:val="00AD120B"/>
    <w:rsid w:val="00AD7FC1"/>
    <w:rsid w:val="00AE4C3A"/>
    <w:rsid w:val="00AF064E"/>
    <w:rsid w:val="00AF069A"/>
    <w:rsid w:val="00AF0AC6"/>
    <w:rsid w:val="00AF13A9"/>
    <w:rsid w:val="00AF169F"/>
    <w:rsid w:val="00AF5BF8"/>
    <w:rsid w:val="00AF7A3D"/>
    <w:rsid w:val="00B00133"/>
    <w:rsid w:val="00B02EA8"/>
    <w:rsid w:val="00B12D4E"/>
    <w:rsid w:val="00B15599"/>
    <w:rsid w:val="00B20666"/>
    <w:rsid w:val="00B23343"/>
    <w:rsid w:val="00B23C11"/>
    <w:rsid w:val="00B27413"/>
    <w:rsid w:val="00B3563E"/>
    <w:rsid w:val="00B36639"/>
    <w:rsid w:val="00B40BE0"/>
    <w:rsid w:val="00B520CA"/>
    <w:rsid w:val="00B6088C"/>
    <w:rsid w:val="00B647A1"/>
    <w:rsid w:val="00B65660"/>
    <w:rsid w:val="00B70551"/>
    <w:rsid w:val="00B7737C"/>
    <w:rsid w:val="00B773C1"/>
    <w:rsid w:val="00B80AD7"/>
    <w:rsid w:val="00B80CEC"/>
    <w:rsid w:val="00B8267F"/>
    <w:rsid w:val="00B830B6"/>
    <w:rsid w:val="00B905B9"/>
    <w:rsid w:val="00B925C0"/>
    <w:rsid w:val="00B93217"/>
    <w:rsid w:val="00B94DCF"/>
    <w:rsid w:val="00BA04C9"/>
    <w:rsid w:val="00BA2046"/>
    <w:rsid w:val="00BA299E"/>
    <w:rsid w:val="00BA3B0F"/>
    <w:rsid w:val="00BA7575"/>
    <w:rsid w:val="00BB313F"/>
    <w:rsid w:val="00BB5306"/>
    <w:rsid w:val="00BB5970"/>
    <w:rsid w:val="00BB6941"/>
    <w:rsid w:val="00BC1276"/>
    <w:rsid w:val="00BC1E97"/>
    <w:rsid w:val="00BC2FE9"/>
    <w:rsid w:val="00BC4B69"/>
    <w:rsid w:val="00BC644C"/>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23CCB"/>
    <w:rsid w:val="00C35ABF"/>
    <w:rsid w:val="00C405C7"/>
    <w:rsid w:val="00C41E67"/>
    <w:rsid w:val="00C42B5D"/>
    <w:rsid w:val="00C448A0"/>
    <w:rsid w:val="00C46793"/>
    <w:rsid w:val="00C469FB"/>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18DF"/>
    <w:rsid w:val="00C93B2D"/>
    <w:rsid w:val="00CA1004"/>
    <w:rsid w:val="00CA20A4"/>
    <w:rsid w:val="00CA23A6"/>
    <w:rsid w:val="00CA67D8"/>
    <w:rsid w:val="00CA7D06"/>
    <w:rsid w:val="00CA7D71"/>
    <w:rsid w:val="00CA7DAF"/>
    <w:rsid w:val="00CB78B6"/>
    <w:rsid w:val="00CD17ED"/>
    <w:rsid w:val="00CD724F"/>
    <w:rsid w:val="00CE143C"/>
    <w:rsid w:val="00CE37F7"/>
    <w:rsid w:val="00CE6F71"/>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570D"/>
    <w:rsid w:val="00D30DD1"/>
    <w:rsid w:val="00D3323C"/>
    <w:rsid w:val="00D3480B"/>
    <w:rsid w:val="00D34BB6"/>
    <w:rsid w:val="00D40004"/>
    <w:rsid w:val="00D41845"/>
    <w:rsid w:val="00D43301"/>
    <w:rsid w:val="00D43F2B"/>
    <w:rsid w:val="00D4501C"/>
    <w:rsid w:val="00D50B2E"/>
    <w:rsid w:val="00D50F9A"/>
    <w:rsid w:val="00D51A9A"/>
    <w:rsid w:val="00D546FC"/>
    <w:rsid w:val="00D6054C"/>
    <w:rsid w:val="00D60DD3"/>
    <w:rsid w:val="00D62B11"/>
    <w:rsid w:val="00D63256"/>
    <w:rsid w:val="00D6341C"/>
    <w:rsid w:val="00D643B1"/>
    <w:rsid w:val="00D65ACA"/>
    <w:rsid w:val="00D66E49"/>
    <w:rsid w:val="00D67454"/>
    <w:rsid w:val="00D71492"/>
    <w:rsid w:val="00D721C3"/>
    <w:rsid w:val="00D768C3"/>
    <w:rsid w:val="00D77496"/>
    <w:rsid w:val="00D83207"/>
    <w:rsid w:val="00D85614"/>
    <w:rsid w:val="00D906A2"/>
    <w:rsid w:val="00D90D14"/>
    <w:rsid w:val="00D95AD7"/>
    <w:rsid w:val="00D95D32"/>
    <w:rsid w:val="00D96971"/>
    <w:rsid w:val="00D96995"/>
    <w:rsid w:val="00D9719F"/>
    <w:rsid w:val="00DA27AE"/>
    <w:rsid w:val="00DA6448"/>
    <w:rsid w:val="00DA7B29"/>
    <w:rsid w:val="00DA7CF5"/>
    <w:rsid w:val="00DB0832"/>
    <w:rsid w:val="00DC0BD8"/>
    <w:rsid w:val="00DC318F"/>
    <w:rsid w:val="00DC507B"/>
    <w:rsid w:val="00DD5012"/>
    <w:rsid w:val="00DD6C72"/>
    <w:rsid w:val="00DD7A66"/>
    <w:rsid w:val="00DE0D9C"/>
    <w:rsid w:val="00DE5556"/>
    <w:rsid w:val="00DE6F4A"/>
    <w:rsid w:val="00DE7B59"/>
    <w:rsid w:val="00DF2AB1"/>
    <w:rsid w:val="00DF3C04"/>
    <w:rsid w:val="00E042E8"/>
    <w:rsid w:val="00E07ED7"/>
    <w:rsid w:val="00E123EA"/>
    <w:rsid w:val="00E13248"/>
    <w:rsid w:val="00E1727B"/>
    <w:rsid w:val="00E245A1"/>
    <w:rsid w:val="00E31348"/>
    <w:rsid w:val="00E33631"/>
    <w:rsid w:val="00E365F0"/>
    <w:rsid w:val="00E412E7"/>
    <w:rsid w:val="00E41323"/>
    <w:rsid w:val="00E466D1"/>
    <w:rsid w:val="00E4739B"/>
    <w:rsid w:val="00E52EA4"/>
    <w:rsid w:val="00E53231"/>
    <w:rsid w:val="00E53E17"/>
    <w:rsid w:val="00E56C42"/>
    <w:rsid w:val="00E65A61"/>
    <w:rsid w:val="00E66973"/>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492E"/>
    <w:rsid w:val="00EC57D0"/>
    <w:rsid w:val="00ED023F"/>
    <w:rsid w:val="00ED127B"/>
    <w:rsid w:val="00ED1676"/>
    <w:rsid w:val="00ED2F00"/>
    <w:rsid w:val="00ED3B10"/>
    <w:rsid w:val="00ED69AE"/>
    <w:rsid w:val="00EE52BD"/>
    <w:rsid w:val="00EE7051"/>
    <w:rsid w:val="00EE7DE1"/>
    <w:rsid w:val="00EF6A03"/>
    <w:rsid w:val="00EF6E26"/>
    <w:rsid w:val="00F015E6"/>
    <w:rsid w:val="00F0303B"/>
    <w:rsid w:val="00F05928"/>
    <w:rsid w:val="00F06D10"/>
    <w:rsid w:val="00F070E7"/>
    <w:rsid w:val="00F072D6"/>
    <w:rsid w:val="00F12FBF"/>
    <w:rsid w:val="00F15A38"/>
    <w:rsid w:val="00F176A6"/>
    <w:rsid w:val="00F20D9D"/>
    <w:rsid w:val="00F2300F"/>
    <w:rsid w:val="00F24BEA"/>
    <w:rsid w:val="00F3177D"/>
    <w:rsid w:val="00F324DA"/>
    <w:rsid w:val="00F33475"/>
    <w:rsid w:val="00F3411B"/>
    <w:rsid w:val="00F34868"/>
    <w:rsid w:val="00F434AF"/>
    <w:rsid w:val="00F451BE"/>
    <w:rsid w:val="00F46733"/>
    <w:rsid w:val="00F477E8"/>
    <w:rsid w:val="00F52186"/>
    <w:rsid w:val="00F52545"/>
    <w:rsid w:val="00F52C9B"/>
    <w:rsid w:val="00F544B1"/>
    <w:rsid w:val="00F57F21"/>
    <w:rsid w:val="00F65049"/>
    <w:rsid w:val="00F66475"/>
    <w:rsid w:val="00F671DF"/>
    <w:rsid w:val="00F70FE9"/>
    <w:rsid w:val="00F7241F"/>
    <w:rsid w:val="00F735B5"/>
    <w:rsid w:val="00F81246"/>
    <w:rsid w:val="00F82B31"/>
    <w:rsid w:val="00F92C7F"/>
    <w:rsid w:val="00F949C7"/>
    <w:rsid w:val="00F95672"/>
    <w:rsid w:val="00FA0836"/>
    <w:rsid w:val="00FA6E5B"/>
    <w:rsid w:val="00FA71A8"/>
    <w:rsid w:val="00FB1353"/>
    <w:rsid w:val="00FB30EE"/>
    <w:rsid w:val="00FB3D22"/>
    <w:rsid w:val="00FB4553"/>
    <w:rsid w:val="00FC4837"/>
    <w:rsid w:val="00FC52E9"/>
    <w:rsid w:val="00FD08C2"/>
    <w:rsid w:val="00FD526B"/>
    <w:rsid w:val="00FD703F"/>
    <w:rsid w:val="00FE2FC1"/>
    <w:rsid w:val="00FE39DC"/>
    <w:rsid w:val="00FE3B4F"/>
    <w:rsid w:val="00FE5602"/>
    <w:rsid w:val="00FE5F24"/>
    <w:rsid w:val="00FE7B8D"/>
    <w:rsid w:val="00FE7CF3"/>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DF8"/>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9251D8"/>
    <w:pPr>
      <w:keepNext/>
      <w:keepLines/>
      <w:numPr>
        <w:numId w:val="3"/>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9251D8"/>
    <w:pPr>
      <w:numPr>
        <w:ilvl w:val="2"/>
        <w:numId w:val="3"/>
      </w:numPr>
      <w:spacing w:line="240" w:lineRule="exact"/>
      <w:ind w:firstLine="288"/>
      <w:jc w:val="both"/>
      <w:outlineLvl w:val="2"/>
    </w:pPr>
    <w:rPr>
      <w:i/>
      <w:iCs/>
      <w:noProof/>
    </w:rPr>
  </w:style>
  <w:style w:type="paragraph" w:styleId="Heading4">
    <w:name w:val="heading 4"/>
    <w:basedOn w:val="Normal"/>
    <w:next w:val="Normal"/>
    <w:link w:val="Heading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9251D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51D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9251D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9251D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9251D8"/>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9251D8"/>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9251D8"/>
    <w:pPr>
      <w:numPr>
        <w:numId w:val="1"/>
      </w:numPr>
      <w:tabs>
        <w:tab w:val="clear" w:pos="648"/>
      </w:tabs>
      <w:ind w:left="576" w:hanging="288"/>
    </w:pPr>
  </w:style>
  <w:style w:type="paragraph" w:customStyle="1" w:styleId="equation">
    <w:name w:val="equation"/>
    <w:basedOn w:val="Norma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Footer">
    <w:name w:val="footer"/>
    <w:basedOn w:val="Normal"/>
    <w:link w:val="FooterChar"/>
    <w:rsid w:val="009251D8"/>
    <w:pPr>
      <w:tabs>
        <w:tab w:val="center" w:pos="4680"/>
        <w:tab w:val="right" w:pos="9360"/>
      </w:tabs>
    </w:pPr>
  </w:style>
  <w:style w:type="character" w:customStyle="1" w:styleId="FooterChar">
    <w:name w:val="Footer Char"/>
    <w:basedOn w:val="DefaultParagraphFont"/>
    <w:link w:val="Footer"/>
    <w:rsid w:val="009251D8"/>
    <w:rPr>
      <w:rFonts w:ascii="Times New Roman" w:eastAsia="SimSun" w:hAnsi="Times New Roman" w:cs="Times New Roman"/>
      <w:sz w:val="20"/>
      <w:szCs w:val="20"/>
      <w:lang w:val="en-US"/>
    </w:rPr>
  </w:style>
  <w:style w:type="paragraph" w:styleId="Header">
    <w:name w:val="header"/>
    <w:basedOn w:val="Normal"/>
    <w:link w:val="HeaderChar"/>
    <w:uiPriority w:val="99"/>
    <w:unhideWhenUsed/>
    <w:rsid w:val="001458CB"/>
    <w:pPr>
      <w:tabs>
        <w:tab w:val="center" w:pos="4536"/>
        <w:tab w:val="right" w:pos="9072"/>
      </w:tabs>
    </w:pPr>
  </w:style>
  <w:style w:type="character" w:customStyle="1" w:styleId="HeaderChar">
    <w:name w:val="Header Char"/>
    <w:basedOn w:val="DefaultParagraphFont"/>
    <w:link w:val="Header"/>
    <w:uiPriority w:val="99"/>
    <w:rsid w:val="001458CB"/>
    <w:rPr>
      <w:rFonts w:ascii="Times New Roman" w:eastAsia="SimSun" w:hAnsi="Times New Roman" w:cs="Times New Roman"/>
      <w:sz w:val="20"/>
      <w:szCs w:val="20"/>
      <w:lang w:val="en-US"/>
    </w:rPr>
  </w:style>
  <w:style w:type="character" w:customStyle="1" w:styleId="fontstyle01">
    <w:name w:val="fontstyle01"/>
    <w:basedOn w:val="DefaultParagraphFont"/>
    <w:rsid w:val="004008A8"/>
    <w:rPr>
      <w:rFonts w:ascii="TimesNewRomanPSMT" w:hAnsi="TimesNewRomanPSMT" w:hint="default"/>
      <w:b w:val="0"/>
      <w:bCs w:val="0"/>
      <w:i w:val="0"/>
      <w:iCs w:val="0"/>
      <w:color w:val="000000"/>
      <w:sz w:val="20"/>
      <w:szCs w:val="20"/>
    </w:rPr>
  </w:style>
  <w:style w:type="paragraph" w:styleId="Caption">
    <w:name w:val="caption"/>
    <w:basedOn w:val="Normal"/>
    <w:next w:val="Normal"/>
    <w:uiPriority w:val="35"/>
    <w:unhideWhenUsed/>
    <w:qFormat/>
    <w:rsid w:val="007F4251"/>
    <w:pPr>
      <w:spacing w:after="200"/>
    </w:pPr>
    <w:rPr>
      <w:i/>
      <w:iCs/>
      <w:color w:val="44546A" w:themeColor="text2"/>
      <w:sz w:val="18"/>
      <w:szCs w:val="18"/>
    </w:rPr>
  </w:style>
  <w:style w:type="character" w:customStyle="1" w:styleId="fontstyle21">
    <w:name w:val="fontstyle21"/>
    <w:basedOn w:val="DefaultParagraphFont"/>
    <w:rsid w:val="00A05D2D"/>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A05D2D"/>
    <w:rPr>
      <w:color w:val="0563C1" w:themeColor="hyperlink"/>
      <w:u w:val="single"/>
    </w:rPr>
  </w:style>
  <w:style w:type="character" w:styleId="UnresolvedMention">
    <w:name w:val="Unresolved Mention"/>
    <w:basedOn w:val="DefaultParagraphFont"/>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villam98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Pages>
  <Words>5016</Words>
  <Characters>28593</Characters>
  <Application>Microsoft Office Word</Application>
  <DocSecurity>0</DocSecurity>
  <Lines>238</Lines>
  <Paragraphs>6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
  <LinksUpToDate>false</LinksUpToDate>
  <CharactersWithSpaces>33542</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Patrik Tóth</cp:lastModifiedBy>
  <cp:revision>3</cp:revision>
  <dcterms:created xsi:type="dcterms:W3CDTF">2020-09-20T16:41:00Z</dcterms:created>
  <dcterms:modified xsi:type="dcterms:W3CDTF">2020-09-2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